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C2A76" w:rsidRDefault="00154042"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Supplementary </w:t>
      </w:r>
      <w:r w:rsidR="00ED363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File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1.  </w:t>
      </w:r>
      <w:r w:rsidR="00874893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Studies</w:t>
      </w:r>
      <w:r w:rsidR="00BC2A76" w:rsidRPr="005940D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using </w:t>
      </w:r>
      <w:proofErr w:type="spellStart"/>
      <w:r w:rsidR="003C733B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>Gzma</w:t>
      </w:r>
      <w:proofErr w:type="spellEnd"/>
      <w:r w:rsidR="003C733B" w:rsidRPr="003C733B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>-/-</w:t>
      </w:r>
      <w:r w:rsidR="00BC2A76" w:rsidRPr="005940D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mice</w:t>
      </w:r>
      <w:r w:rsidR="00DA063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.  </w:t>
      </w:r>
      <w:r w:rsidR="00BC2A76" w:rsidRPr="005940D9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</w:t>
      </w:r>
    </w:p>
    <w:tbl>
      <w:tblPr>
        <w:tblW w:w="106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3"/>
        <w:gridCol w:w="1918"/>
        <w:gridCol w:w="7437"/>
        <w:gridCol w:w="709"/>
      </w:tblGrid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E319ED" w:rsidRDefault="00E319ED" w:rsidP="00D0274C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 w:rsidRPr="00E319ED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Refs</w:t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E319ED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 w:rsidRPr="00E319ED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Mice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154042" w:rsidP="00AB185A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Studies </w:t>
            </w:r>
            <w:r w:rsidR="00874893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using </w:t>
            </w:r>
            <w:proofErr w:type="spellStart"/>
            <w:r w:rsid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="003C733B" w:rsidRP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-/-</w:t>
            </w:r>
            <w:r w:rsidR="00874893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 </w:t>
            </w:r>
            <w:r w:rsidR="0087489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mice</w:t>
            </w:r>
            <w:r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="00AB18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showing a</w:t>
            </w:r>
            <w:r w:rsidR="00D0274C"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p</w:t>
            </w:r>
            <w:r w:rsidR="00BC2A76"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henotype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E319ED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 w:rsidRPr="00E319ED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Year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Mullbacher&lt;/Author&gt;&lt;Year&gt;1996&lt;/Year&gt;&lt;RecNum&gt;1170&lt;/RecNum&gt;&lt;DisplayText&gt;&lt;style face="superscript"&gt;1&lt;/style&gt;&lt;/DisplayText&gt;&lt;record&gt;&lt;rec-number&gt;1170&lt;/rec-number&gt;&lt;foreign-keys&gt;&lt;key app="EN" db-id="5srxzpaxsv9zs3e5ae05rx9rxpedewfsfe59" timestamp="1600736607"&gt;1170&lt;/key&gt;&lt;/foreign-keys&gt;&lt;ref-type name="Journal Article"&gt;17&lt;/ref-type&gt;&lt;contributors&gt;&lt;authors&gt;&lt;author&gt;Mullbacher, A.&lt;/author&gt;&lt;author&gt;Ebnet, K.&lt;/author&gt;&lt;author&gt;Blanden, R. V.&lt;/author&gt;&lt;author&gt;Hla, R. T.&lt;/author&gt;&lt;author&gt;Stehle, T.&lt;/author&gt;&lt;author&gt;Museteanu, C.&lt;/author&gt;&lt;author&gt;Simon, M. M.&lt;/author&gt;&lt;/authors&gt;&lt;/contributors&gt;&lt;auth-address&gt;Division of Immunology and Cell Biology, John Curtin School of Medical Research, The Australian National University, Canberra City.&lt;/auth-address&gt;&lt;titles&gt;&lt;title&gt;Granzyme A is critical for recovery of mice from infection with the natural cytopathic viral pathogen, ectromelia&lt;/title&gt;&lt;secondary-title&gt;Proc Natl Acad Sci U S A&lt;/secondary-title&gt;&lt;/titles&gt;&lt;periodical&gt;&lt;full-title&gt;Proc Natl Acad Sci U S A&lt;/full-title&gt;&lt;/periodical&gt;&lt;pages&gt;5783-7&lt;/pages&gt;&lt;volume&gt;93&lt;/volume&gt;&lt;number&gt;12&lt;/number&gt;&lt;edition&gt;1996/06/11&lt;/edition&gt;&lt;keywords&gt;&lt;keyword&gt;Animals&lt;/keyword&gt;&lt;keyword&gt;Cell Line&lt;/keyword&gt;&lt;keyword&gt;Genetic Predisposition to Disease&lt;/keyword&gt;&lt;keyword&gt;Granzymes&lt;/keyword&gt;&lt;keyword&gt;Liver/virology&lt;/keyword&gt;&lt;keyword&gt;Mice&lt;/keyword&gt;&lt;keyword&gt;Orthopoxvirus/*isolation &amp;amp; purification&lt;/keyword&gt;&lt;keyword&gt;Poxviridae Infections/*enzymology/physiopathology&lt;/keyword&gt;&lt;keyword&gt;Serine Endopeptidases/genetics/*physiology&lt;/keyword&gt;&lt;keyword&gt;Spleen/virology&lt;/keyword&gt;&lt;/keywords&gt;&lt;dates&gt;&lt;year&gt;1996&lt;/year&gt;&lt;pub-dates&gt;&lt;date&gt;Jun 11&lt;/date&gt;&lt;/pub-dates&gt;&lt;/dates&gt;&lt;isbn&gt;0027-8424 (Print)&amp;#xD;0027-8424 (Linking)&lt;/isbn&gt;&lt;accession-num&gt;8650169&lt;/accession-num&gt;&lt;urls&gt;&lt;related-urls&gt;&lt;url&gt;https://www.ncbi.nlm.nih.gov/pubmed/8650169&lt;/url&gt;&lt;/related-urls&gt;&lt;/urls&gt;&lt;custom2&gt;PMC39138&lt;/custom2&gt;&lt;electronic-resource-num&gt;10.1073/pnas.93.12.578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667A14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is critical for recovery of mice from infection with </w:t>
            </w:r>
            <w:proofErr w:type="spellStart"/>
            <w:r w:rsidR="00667A14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ctromelia</w:t>
            </w:r>
            <w:proofErr w:type="spellEnd"/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996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Mullbacher&lt;/Author&gt;&lt;Year&gt;1999&lt;/Year&gt;&lt;RecNum&gt;27&lt;/RecNum&gt;&lt;DisplayText&gt;&lt;style face="superscript"&gt;2&lt;/style&gt;&lt;/DisplayText&gt;&lt;record&gt;&lt;rec-number&gt;27&lt;/rec-number&gt;&lt;foreign-keys&gt;&lt;key app="EN" db-id="5srxzpaxsv9zs3e5ae05rx9rxpedewfsfe59" timestamp="0"&gt;27&lt;/key&gt;&lt;/foreign-keys&gt;&lt;ref-type name="Journal Article"&gt;17&lt;/ref-type&gt;&lt;contributors&gt;&lt;authors&gt;&lt;author&gt;Mullbacher, A.&lt;/author&gt;&lt;author&gt;Hla, R. T.&lt;/author&gt;&lt;author&gt;Museteanu, C.&lt;/author&gt;&lt;author&gt;Simon, M. M.&lt;/author&gt;&lt;/authors&gt;&lt;/contributors&gt;&lt;auth-address&gt;Division of Immunology and Cell Biology, John Curtin School of Medical Research, Australian National University, Canberra, Australia. arno.mullbacher@anu.edu.au&lt;/auth-address&gt;&lt;titles&gt;&lt;title&gt;Perforin is essential for control of ectromelia virus but not related poxviruses in mice&lt;/title&gt;&lt;secondary-title&gt;J Virol&lt;/secondary-title&gt;&lt;/titles&gt;&lt;periodical&gt;&lt;full-title&gt;J Virol&lt;/full-title&gt;&lt;/periodical&gt;&lt;pages&gt;1665-7&lt;/pages&gt;&lt;volume&gt;73&lt;/volume&gt;&lt;number&gt;2&lt;/number&gt;&lt;keywords&gt;&lt;keyword&gt;Animals&lt;/keyword&gt;&lt;keyword&gt;Cowpox virus/immunology&lt;/keyword&gt;&lt;keyword&gt;Ectromelia virus/*immunology&lt;/keyword&gt;&lt;keyword&gt;Ectromelia, Infectious/*immunology/physiopathology&lt;/keyword&gt;&lt;keyword&gt;Membrane Glycoproteins/genetics/*immunology&lt;/keyword&gt;&lt;keyword&gt;Mice&lt;/keyword&gt;&lt;keyword&gt;Mice, Inbred C57BL&lt;/keyword&gt;&lt;keyword&gt;Mice, Knockout&lt;/keyword&gt;&lt;keyword&gt;Perforin&lt;/keyword&gt;&lt;keyword&gt;Pore Forming Cytotoxic Proteins&lt;/keyword&gt;&lt;/keywords&gt;&lt;dates&gt;&lt;year&gt;1999&lt;/year&gt;&lt;pub-dates&gt;&lt;date&gt;Feb&lt;/date&gt;&lt;/pub-dates&gt;&lt;/dates&gt;&lt;isbn&gt;0022-538X (Print)&amp;#xD;0022-538X (Linking)&lt;/isbn&gt;&lt;accession-num&gt;9882377&lt;/accession-num&gt;&lt;urls&gt;&lt;related-urls&gt;&lt;url&gt;https://www.ncbi.nlm.nih.gov/pubmed/9882377&lt;/url&gt;&lt;/related-urls&gt;&lt;/urls&gt;&lt;custom2&gt;PMC103996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Lack of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D0274C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ncreases the virulence of cowpox virus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999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aHJlc3RhPC9BdXRob3I+PFllYXI+MTk5OTwvWWVhcj48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aHJlc3RhPC9BdXRob3I+PFllYXI+MTk5OTwvWWVhcj48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D0274C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B607D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nitiates an alternative pathway for granule-mediated apoptosi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999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ZXJlaXJhPC9BdXRob3I+PFllYXI+MjAwMDwvWWVhcj48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ZXJlaXJhPC9BdXRob3I+PFllYXI+MjAwMDwvWWVhcj48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Increased virus load in spinal ganglia of </w:t>
            </w:r>
            <w:proofErr w:type="spellStart"/>
            <w:r w:rsid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="003C733B"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0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Loh&lt;/Author&gt;&lt;Year&gt;2004&lt;/Year&gt;&lt;RecNum&gt;112&lt;/RecNum&gt;&lt;DisplayText&gt;&lt;style face="superscript"&gt;5&lt;/style&gt;&lt;/DisplayText&gt;&lt;record&gt;&lt;rec-number&gt;112&lt;/rec-number&gt;&lt;foreign-keys&gt;&lt;key app="EN" db-id="5srxzpaxsv9zs3e5ae05rx9rxpedewfsfe59" timestamp="0"&gt;112&lt;/key&gt;&lt;/foreign-keys&gt;&lt;ref-type name="Journal Article"&gt;17&lt;/ref-type&gt;&lt;contributors&gt;&lt;authors&gt;&lt;author&gt;Loh, J.&lt;/author&gt;&lt;author&gt;Thomas, D. A.&lt;/author&gt;&lt;author&gt;Revell, P. A.&lt;/author&gt;&lt;author&gt;Ley, T. J.&lt;/author&gt;&lt;author&gt;Virgin, H. W. th&lt;/author&gt;&lt;/authors&gt;&lt;/contributors&gt;&lt;auth-address&gt;Dept. of Pathology &amp;amp; Immunology, Washington University School of Medicine, 660 S. Euclid, Box 8118, St. Louis, MO 63110, USA.&lt;/auth-address&gt;&lt;titles&gt;&lt;title&gt;Granzymes and caspase 3 play important roles in control of gammaherpesvirus latency&lt;/title&gt;&lt;secondary-title&gt;J Virol&lt;/secondary-title&gt;&lt;/titles&gt;&lt;periodical&gt;&lt;full-title&gt;J Virol&lt;/full-title&gt;&lt;/periodical&gt;&lt;pages&gt;12519-28&lt;/pages&gt;&lt;volume&gt;78&lt;/volume&gt;&lt;number&gt;22&lt;/number&gt;&lt;keywords&gt;&lt;keyword&gt;Animals&lt;/keyword&gt;&lt;keyword&gt;Caspase 3&lt;/keyword&gt;&lt;keyword&gt;Caspases/*physiology&lt;/keyword&gt;&lt;keyword&gt;Exocytosis&lt;/keyword&gt;&lt;keyword&gt;Granzymes&lt;/keyword&gt;&lt;keyword&gt;Herpesviridae Infections/etiology&lt;/keyword&gt;&lt;keyword&gt;Mice&lt;/keyword&gt;&lt;keyword&gt;Mice, Inbred C57BL&lt;/keyword&gt;&lt;keyword&gt;Rhadinovirus/*physiology&lt;/keyword&gt;&lt;keyword&gt;Serine Endopeptidases/*physiology&lt;/keyword&gt;&lt;keyword&gt;T-Lymphocytes, Cytotoxic/immunology&lt;/keyword&gt;&lt;keyword&gt;*Virus Latency&lt;/keyword&gt;&lt;/keywords&gt;&lt;dates&gt;&lt;year&gt;2004&lt;/year&gt;&lt;pub-dates&gt;&lt;date&gt;Nov&lt;/date&gt;&lt;/pub-dates&gt;&lt;/dates&gt;&lt;isbn&gt;0022-538X (Print)&amp;#xD;0022-538X (Linking)&lt;/isbn&gt;&lt;accession-num&gt;15507639&lt;/accession-num&gt;&lt;urls&gt;&lt;related-urls&gt;&lt;url&gt;https://www.ncbi.nlm.nih.gov/pubmed/15507639&lt;/url&gt;&lt;/related-urls&gt;&lt;/urls&gt;&lt;custom2&gt;PMC525076&lt;/custom2&gt;&lt;electronic-resource-num&gt;10.1128/JVI.78.22.12519-12528.2004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AA73BF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B and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substrate, caspase 3, are important for re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lating latent HV68  infection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4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ZXRrYXI8L0F1dGhvcj48WWVhcj4yMDA4PC9ZZWFyPjxS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ZXRrYXI8L0F1dGhvcj48WWVhcj4yMDA4PC9ZZWFyPjxS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6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AA73BF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D0274C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ice resist lipopolysaccharide-induced toxicity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8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WZWxhZ2E8L0F1dGhvcj48WWVhcj4yMDE1PC9ZZWFyPjxS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WZWxhZ2E8L0F1dGhvcj48WWVhcj4yMDE1PC9ZZWFyPjxS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s critical effector molecule of human </w:t>
            </w:r>
            <w:proofErr w:type="spellStart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g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function for gastrointestinal immune response in an experimental </w:t>
            </w:r>
            <w:proofErr w:type="spellStart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vHD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odel.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5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2YW4gZGVuIEJvb2dhYXJkPC9BdXRob3I+PFllYXI+MjAx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2YW4gZGVuIEJvb2dhYXJkPC9BdXRob3I+PFllYXI+MjAx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8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1 </w:t>
            </w:r>
            <w:proofErr w:type="spellStart"/>
            <w:r w:rsid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="003C733B"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 showed a better survival and lower bacterial counts in BALF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distant body sites. 2.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enhances the early inflammatory response in the lung during pneumococcal pneumonia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6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HYXJjaWEtTGFvcmRlbjwvQXV0aG9yPjxZZWFyPjIwMTc8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HYXJjaWEtTGFvcmRlbjwvQXV0aG9yPjxZZWFyPjIwMTc8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AA73BF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ice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3C733B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Deficiency of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/or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associated with increased bacterial loads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7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b2xsYWg8L0F1dGhvcj48WWVhcj4yMDE3PC9ZZWFyPjxS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b2xsYWg8L0F1dGhvcj48WWVhcj4yMDE3PC9ZZWFyPjxS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0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F04EE2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NOD Mice lacking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develop increased autoimmune diabetes and increased expression of type I IFN–regulated </w:t>
            </w:r>
            <w:r w:rsidR="00F04EE2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nes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7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W50aWFnbzwvQXV0aG9yPjxZZWFyPjIwMTc8L1llYXI+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W50aWFnbzwvQXV0aG9yPjxZZWFyPjIwMTc8L1llYXI+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FC65E4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F04EE2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ontributes to 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nflammatory arthritis in mice t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hrough 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timulation of </w:t>
            </w:r>
            <w:proofErr w:type="spellStart"/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teoclastogenesis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7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rPC9BdXRob3I+PFllYXI+MjAyMDwvWWVhcj48UmVj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rPC9BdXRob3I+PFllYXI+MjAyMDwvWWVhcj48UmVj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2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–producing T helper cells are critical for acute graft-versus-host disease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20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W50aWFnbzwvQXV0aG9yPjxZZWFyPjIwMjA8L1llYXI+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W50aWFnbzwvQXV0aG9yPjxZZWFyPjIwMjA8L1llYXI+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F04EE2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Extracellular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Promotes Colorectal Cancer Development by Enhancing Gut Inflammation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20</w:t>
            </w:r>
          </w:p>
        </w:tc>
      </w:tr>
      <w:tr w:rsidR="00D94D4D" w:rsidRPr="00AB185A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D94D4D" w:rsidRPr="00AB185A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dXNhbnRvPC9BdXRob3I+PFllYXI+MjAxMzwvWWVhcj48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dXNhbnRvPC9BdXRob3I+PFllYXI+MjAxMzwvWWVhcj48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D94D4D" w:rsidRPr="00AB185A" w:rsidRDefault="003C733B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, 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, </w:t>
            </w:r>
          </w:p>
          <w:p w:rsidR="00D94D4D" w:rsidRPr="00AB185A" w:rsidRDefault="00AA73BF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×b</w:t>
            </w:r>
            <w:proofErr w:type="spellEnd"/>
            <w:r w:rsidRP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D94D4D" w:rsidRPr="00AB185A" w:rsidRDefault="003C733B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induces a novel death with writhing morphology, '</w:t>
            </w:r>
            <w:proofErr w:type="spellStart"/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hetosis</w:t>
            </w:r>
            <w:proofErr w:type="spellEnd"/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'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D94D4D" w:rsidRPr="00AB185A" w:rsidRDefault="00D94D4D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3</w:t>
            </w:r>
          </w:p>
        </w:tc>
      </w:tr>
      <w:tr w:rsidR="00D94D4D" w:rsidRPr="00AB185A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D94D4D" w:rsidRPr="00AB185A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BcmlhczwvQXV0aG9yPjxZZWFyPjIwMTQ8L1llYXI+PFJl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BcmlhczwvQXV0aG9yPjxZZWFyPjIwMTQ8L1llYXI+PFJl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D94D4D" w:rsidRPr="00AB185A" w:rsidRDefault="003C733B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="00D94D4D"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B</w:t>
            </w:r>
            <w:proofErr w:type="spellEnd"/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D94D4D" w:rsidRPr="00AB185A" w:rsidRDefault="00D94D4D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infection-related pathology, but not bacterial clearance, appears to require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D94D4D" w:rsidRPr="00AB185A" w:rsidRDefault="00D94D4D" w:rsidP="00D94D4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AB185A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4</w:t>
            </w:r>
          </w:p>
        </w:tc>
      </w:tr>
      <w:tr w:rsidR="00D94D4D" w:rsidRPr="009059A1" w:rsidTr="00E319ED">
        <w:trPr>
          <w:trHeight w:val="20"/>
        </w:trPr>
        <w:tc>
          <w:tcPr>
            <w:tcW w:w="10627" w:type="dxa"/>
            <w:gridSpan w:val="4"/>
            <w:shd w:val="clear" w:color="auto" w:fill="auto"/>
            <w:noWrap/>
            <w:vAlign w:val="center"/>
          </w:tcPr>
          <w:p w:rsidR="00D94D4D" w:rsidRPr="009059A1" w:rsidRDefault="00D94D4D" w:rsidP="00D0274C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</w:p>
        </w:tc>
      </w:tr>
      <w:tr w:rsidR="00BC2A76" w:rsidRPr="009059A1" w:rsidTr="00E319ED">
        <w:trPr>
          <w:trHeight w:val="20"/>
        </w:trPr>
        <w:tc>
          <w:tcPr>
            <w:tcW w:w="10627" w:type="dxa"/>
            <w:gridSpan w:val="4"/>
            <w:shd w:val="clear" w:color="auto" w:fill="auto"/>
            <w:noWrap/>
            <w:vAlign w:val="center"/>
            <w:hideMark/>
          </w:tcPr>
          <w:p w:rsidR="00BC2A76" w:rsidRPr="009059A1" w:rsidRDefault="00874893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Studies</w:t>
            </w:r>
            <w:r w:rsidR="00BC2A76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 using </w:t>
            </w:r>
            <w:proofErr w:type="spellStart"/>
            <w:r w:rsid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="003C733B" w:rsidRP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 </w:t>
            </w:r>
            <w:r w:rsidR="00AA73BF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; </w:t>
            </w:r>
            <w:proofErr w:type="spellStart"/>
            <w:r w:rsid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b</w:t>
            </w:r>
            <w:proofErr w:type="spellEnd"/>
            <w:r w:rsidR="003C733B" w:rsidRPr="003C733B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 doub</w:t>
            </w:r>
            <w:r w:rsidR="00462960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l</w:t>
            </w:r>
            <w:r w:rsidR="00BC2A76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e KO mice </w:t>
            </w:r>
            <w:r w:rsidR="00AB18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showing a</w:t>
            </w:r>
            <w:r w:rsidR="00AB185A" w:rsidRPr="009059A1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="00BC2A76"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phenotype</w:t>
            </w:r>
          </w:p>
        </w:tc>
      </w:tr>
      <w:tr w:rsidR="00372362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372362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WxsYmFjaGVyPC9BdXRob3I+PFllYXI+MTk5OTwvWWVh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WxsYmFjaGVyPC9BdXRob3I+PFllYXI+MTk5OTwvWWVh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6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372362" w:rsidRPr="009059A1" w:rsidRDefault="003C733B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372362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372362" w:rsidRPr="009059A1" w:rsidRDefault="00372362" w:rsidP="00372362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Lack of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or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renders mice 10 to 100-fold more susceptible to Primary 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ct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Virus Infection;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re effector molecules in granule exocytosis-mediated host defense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372362" w:rsidRPr="009059A1" w:rsidRDefault="00372362" w:rsidP="00372362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999</w:t>
            </w:r>
          </w:p>
        </w:tc>
      </w:tr>
      <w:tr w:rsidR="00E04F5E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E04F5E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SaWVyYTwvQXV0aG9yPjxZZWFyPjIwMDA8L1llYXI+PFJl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SaWVyYTwvQXV0aG9yPjxZZWFyPjIwMDA8L1llYXI+PFJl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E04F5E" w:rsidRPr="009059A1" w:rsidRDefault="003C733B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04F5E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04F5E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04F5E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E04F5E" w:rsidRPr="009059A1" w:rsidRDefault="003C733B" w:rsidP="00E04F5E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E04F5E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/B contribute to viral elimination in salivary glands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E04F5E" w:rsidRPr="009059A1" w:rsidRDefault="00E04F5E" w:rsidP="00E04F5E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0</w:t>
            </w:r>
          </w:p>
        </w:tc>
      </w:tr>
      <w:tr w:rsidR="005875CD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5875CD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Pardo&lt;/Author&gt;&lt;Year&gt;2002&lt;/Year&gt;&lt;RecNum&gt;111&lt;/RecNum&gt;&lt;DisplayText&gt;&lt;style face="superscript"&gt;18&lt;/style&gt;&lt;/DisplayText&gt;&lt;record&gt;&lt;rec-number&gt;111&lt;/rec-number&gt;&lt;foreign-keys&gt;&lt;key app="EN" db-id="5srxzpaxsv9zs3e5ae05rx9rxpedewfsfe59" timestamp="0"&gt;111&lt;/key&gt;&lt;/foreign-keys&gt;&lt;ref-type name="Journal Article"&gt;17&lt;/ref-type&gt;&lt;contributors&gt;&lt;authors&gt;&lt;author&gt;Pardo, J.&lt;/author&gt;&lt;author&gt;Balkow, S.&lt;/author&gt;&lt;author&gt;Anel, A.&lt;/author&gt;&lt;author&gt;Simon, M. M.&lt;/author&gt;&lt;/authors&gt;&lt;/contributors&gt;&lt;auth-address&gt;Departamento de Bioquimica y Biologia Molecular y Celular, Facultad de Ciencias, Universidad de Zaragoza, Zaragoza, Spain.&lt;/auth-address&gt;&lt;titles&gt;&lt;title&gt;Granzymes are essential for natural killer cell-mediated and perf-facilitated tumor control&lt;/title&gt;&lt;secondary-title&gt;Eur J Immunol&lt;/secondary-title&gt;&lt;/titles&gt;&lt;periodical&gt;&lt;full-title&gt;Eur J Immunol&lt;/full-title&gt;&lt;/periodical&gt;&lt;pages&gt;2881-7&lt;/pages&gt;&lt;volume&gt;32&lt;/volume&gt;&lt;number&gt;10&lt;/number&gt;&lt;keywords&gt;&lt;keyword&gt;Animals&lt;/keyword&gt;&lt;keyword&gt;*Cytotoxicity, Immunologic&lt;/keyword&gt;&lt;keyword&gt;Granzymes&lt;/keyword&gt;&lt;keyword&gt;Killer Cells, Natural/*immunology&lt;/keyword&gt;&lt;keyword&gt;Membrane Glycoproteins/*physiology&lt;/keyword&gt;&lt;keyword&gt;Mice&lt;/keyword&gt;&lt;keyword&gt;Mice, Inbred C57BL&lt;/keyword&gt;&lt;keyword&gt;Neoplasms, Experimental/*immunology&lt;/keyword&gt;&lt;keyword&gt;Perforin&lt;/keyword&gt;&lt;keyword&gt;Pore Forming Cytotoxic Proteins&lt;/keyword&gt;&lt;keyword&gt;Serine Endopeptidases/*physiology&lt;/keyword&gt;&lt;keyword&gt;Tumor Cells, Cultured&lt;/keyword&gt;&lt;/keywords&gt;&lt;dates&gt;&lt;year&gt;2002&lt;/year&gt;&lt;pub-dates&gt;&lt;date&gt;Oct&lt;/date&gt;&lt;/pub-dates&gt;&lt;/dates&gt;&lt;isbn&gt;0014-2980 (Print)&amp;#xD;0014-2980 (Linking)&lt;/isbn&gt;&lt;accession-num&gt;12355441&lt;/accession-num&gt;&lt;urls&gt;&lt;related-urls&gt;&lt;url&gt;https://www.ncbi.nlm.nih.gov/pubmed/12355441&lt;/url&gt;&lt;/related-urls&gt;&lt;/urls&gt;&lt;electronic-resource-num&gt;10.1002/1521-4141(2002010)32:10&amp;lt;2881::AID-IMMU2881&amp;gt;3.0.CO;2-K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8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5875CD" w:rsidRPr="009059A1" w:rsidRDefault="003C733B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875C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875C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875C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5875CD" w:rsidRPr="009059A1" w:rsidRDefault="003C733B" w:rsidP="005875C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5875C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5875C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re required for NK cell-mediated tumor control in vivo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5875CD" w:rsidRPr="009059A1" w:rsidRDefault="005875CD" w:rsidP="005875C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2</w:t>
            </w:r>
          </w:p>
        </w:tc>
      </w:tr>
      <w:tr w:rsidR="00124160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124160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Garcia-Laorden&lt;/Author&gt;&lt;Year&gt;2016&lt;/Year&gt;&lt;RecNum&gt;115&lt;/RecNum&gt;&lt;DisplayText&gt;&lt;style face="superscript"&gt;19&lt;/style&gt;&lt;/DisplayText&gt;&lt;record&gt;&lt;rec-number&gt;115&lt;/rec-number&gt;&lt;foreign-keys&gt;&lt;key app="EN" db-id="5srxzpaxsv9zs3e5ae05rx9rxpedewfsfe59" timestamp="0"&gt;115&lt;/key&gt;&lt;/foreign-keys&gt;&lt;ref-type name="Journal Article"&gt;17&lt;/ref-type&gt;&lt;contributors&gt;&lt;authors&gt;&lt;author&gt;Garcia-Laorden, M. I.&lt;/author&gt;&lt;author&gt;Stroo, I.&lt;/author&gt;&lt;author&gt;Blok, D. C.&lt;/author&gt;&lt;author&gt;Florquin, S.&lt;/author&gt;&lt;author&gt;Medema, J. P.&lt;/author&gt;&lt;author&gt;de Vos, A. F.&lt;/author&gt;&lt;author&gt;van der Poll, T.&lt;/author&gt;&lt;/authors&gt;&lt;/contributors&gt;&lt;auth-address&gt;Center for Experimental and Molecular Medicine (CEMM), Academic Medical Center, Amsterdam, The Netherlands.&lt;/auth-address&gt;&lt;titles&gt;&lt;title&gt;Granzymes A and B Regulate the Local Inflammatory Response during Klebsiella pneumoniae Pneumonia&lt;/title&gt;&lt;secondary-title&gt;J Innate Immun&lt;/secondary-title&gt;&lt;/titles&gt;&lt;pages&gt;258-68&lt;/pages&gt;&lt;volume&gt;8&lt;/volume&gt;&lt;number&gt;3&lt;/number&gt;&lt;keywords&gt;&lt;keyword&gt;Animals&lt;/keyword&gt;&lt;keyword&gt;Bacteriolysis&lt;/keyword&gt;&lt;keyword&gt;Cells, Cultured&lt;/keyword&gt;&lt;keyword&gt;Cytokines/metabolism&lt;/keyword&gt;&lt;keyword&gt;Granzymes/genetics/*metabolism&lt;/keyword&gt;&lt;keyword&gt;Humans&lt;/keyword&gt;&lt;keyword&gt;Immunomodulation&lt;/keyword&gt;&lt;keyword&gt;Inflammation Mediators/metabolism&lt;/keyword&gt;&lt;keyword&gt;Killer Cells, Natural/*immunology/microbiology&lt;/keyword&gt;&lt;keyword&gt;Klebsiella Infections/*immunology&lt;/keyword&gt;&lt;keyword&gt;Klebsiella pneumoniae/*physiology&lt;/keyword&gt;&lt;keyword&gt;Mice&lt;/keyword&gt;&lt;keyword&gt;Mice, Inbred C57BL&lt;/keyword&gt;&lt;keyword&gt;Mice, Knockout&lt;/keyword&gt;&lt;keyword&gt;Pneumonia/*immunology&lt;/keyword&gt;&lt;/keywords&gt;&lt;dates&gt;&lt;year&gt;2016&lt;/year&gt;&lt;/dates&gt;&lt;isbn&gt;1662-8128 (Electronic)&amp;#xD;1662-811X (Linking)&lt;/isbn&gt;&lt;accession-num&gt;26894590&lt;/accession-num&gt;&lt;urls&gt;&lt;related-urls&gt;&lt;url&gt;https://www.ncbi.nlm.nih.gov/pubmed/26894590&lt;/url&gt;&lt;/related-urls&gt;&lt;/urls&gt;&lt;custom2&gt;PMC6738821&lt;/custom2&gt;&lt;electronic-resource-num&gt;10.1159/000443401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1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124160" w:rsidRPr="009059A1" w:rsidRDefault="003C733B" w:rsidP="00AA73BF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124160" w:rsidRPr="009059A1" w:rsidRDefault="003C733B" w:rsidP="00124160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1241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partly regulate local inflammation during early pneumonia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:rsidR="00124160" w:rsidRPr="009059A1" w:rsidRDefault="00124160" w:rsidP="00124160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6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aW1vbjwvQXV0aG9yPjxZZWFyPjE5OTc8L1llYXI+PFJl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aW1vbjwvQXV0aG9yPjxZZWFyPjE5OTc8L1llYXI+PFJl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0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B are critical for Tc/NK granule–mediated </w:t>
            </w:r>
            <w:proofErr w:type="spellStart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ucleolysis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with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being the main contributor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997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CYWxrb3c8L0F1dGhvcj48WWVhcj4yMDAxPC9ZZWFyPjxS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CYWxrb3c8L0F1dGhvcj48WWVhcj4yMDAxPC9ZZWFyPjxS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Virus-induced liver damage only occurs when both the 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sL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/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s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the 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erforin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pathways, including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B, are simultaneously activated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1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Pardo&lt;/Author&gt;&lt;Year&gt;2002&lt;/Year&gt;&lt;RecNum&gt;1222&lt;/RecNum&gt;&lt;DisplayText&gt;&lt;style face="superscript"&gt;22&lt;/style&gt;&lt;/DisplayText&gt;&lt;record&gt;&lt;rec-number&gt;1222&lt;/rec-number&gt;&lt;foreign-keys&gt;&lt;key app="EN" db-id="5srxzpaxsv9zs3e5ae05rx9rxpedewfsfe59" timestamp="1604975735"&gt;1222&lt;/key&gt;&lt;/foreign-keys&gt;&lt;ref-type name="Journal Article"&gt;17&lt;/ref-type&gt;&lt;contributors&gt;&lt;authors&gt;&lt;author&gt;Pardo, J.&lt;/author&gt;&lt;author&gt;Balkow, S.&lt;/author&gt;&lt;author&gt;Anel, A.&lt;/author&gt;&lt;author&gt;Simon, M. M.&lt;/author&gt;&lt;/authors&gt;&lt;/contributors&gt;&lt;auth-address&gt;Departamento de Bioquimica y Biologia Molecular y Celular, Facultad de Ciencias, Universidad de Zaragoza, Zaragoza, Spain.&lt;/auth-address&gt;&lt;titles&gt;&lt;title&gt;The differential contribution of granzyme A and granzyme B in cytotoxic T lymphocyte-mediated apoptosis is determined by the quality of target cells&lt;/title&gt;&lt;secondary-title&gt;Eur J Immunol&lt;/secondary-title&gt;&lt;/titles&gt;&lt;periodical&gt;&lt;full-title&gt;Eur J Immunol&lt;/full-title&gt;&lt;/periodical&gt;&lt;pages&gt;1980-5&lt;/pages&gt;&lt;volume&gt;32&lt;/volume&gt;&lt;number&gt;7&lt;/number&gt;&lt;edition&gt;2002/07/13&lt;/edition&gt;&lt;keywords&gt;&lt;keyword&gt;Amino Acid Chloromethyl Ketones/pharmacology&lt;/keyword&gt;&lt;keyword&gt;Animals&lt;/keyword&gt;&lt;keyword&gt;Apoptosis/*immunology&lt;/keyword&gt;&lt;keyword&gt;Cysteine Proteinase Inhibitors/pharmacology&lt;/keyword&gt;&lt;keyword&gt;DNA Fragmentation&lt;/keyword&gt;&lt;keyword&gt;Granzymes&lt;/keyword&gt;&lt;keyword&gt;Lymphocytic choriomeningitis virus/immunology&lt;/keyword&gt;&lt;keyword&gt;Mice&lt;/keyword&gt;&lt;keyword&gt;Mice, Inbred C57BL&lt;/keyword&gt;&lt;keyword&gt;Mice, Knockout&lt;/keyword&gt;&lt;keyword&gt;Oligopeptides/pharmacology&lt;/keyword&gt;&lt;keyword&gt;Serine Endopeptidases/*immunology&lt;/keyword&gt;&lt;keyword&gt;T-Lymphocytes, Cytotoxic/cytology/drug effects/*immunology&lt;/keyword&gt;&lt;/keywords&gt;&lt;dates&gt;&lt;year&gt;2002&lt;/year&gt;&lt;pub-dates&gt;&lt;date&gt;Jul&lt;/date&gt;&lt;/pub-dates&gt;&lt;/dates&gt;&lt;isbn&gt;0014-2980 (Print)&amp;#xD;0014-2980 (Linking)&lt;/isbn&gt;&lt;accession-num&gt;12115618&lt;/accession-num&gt;&lt;urls&gt;&lt;related-urls&gt;&lt;url&gt;https://www.ncbi.nlm.nih.gov/pubmed/12115618&lt;/url&gt;&lt;/related-urls&gt;&lt;/urls&gt;&lt;electronic-resource-num&gt;10.1002/1521-4141(200207)32:7&amp;lt;1980::AID-IMMU1980&amp;gt;3.0.CO;2-Z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2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E319ED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46296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</w:p>
          <w:p w:rsidR="00BC2A76" w:rsidRPr="009059A1" w:rsidRDefault="003C733B" w:rsidP="00AA73BF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 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6430A1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induce 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rapid perf</w:t>
            </w:r>
            <w:r w:rsidR="00BC2A76" w:rsidRPr="009059A1">
              <w:rPr>
                <w:rFonts w:ascii="Cambria Math" w:eastAsia="Times New Roman" w:hAnsi="Cambria Math" w:cs="Cambria Math"/>
                <w:color w:val="000000"/>
                <w:sz w:val="16"/>
                <w:szCs w:val="16"/>
              </w:rPr>
              <w:t>‐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ediated apoptosi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2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Sb2RlPC9BdXRob3I+PFllYXI+MjAwNDwvWWVhcj48UmVj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Sb2RlPC9BdXRob3I+PFllYXI+MjAwNDwvWWVhcj48UmVj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s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x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B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-/-mice, in contrast to B6, 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s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-/-, and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B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 mice, do not recover from a primary infection with LCMV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4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kbzwvQXV0aG9yPjxZZWFyPjIwMDQ8L1llYXI+PFJl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kbzwvQXV0aG9yPjxZZWFyPjIwMDQ8L1llYXI+PFJl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AA73BF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9D046F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nduce multiple independent cell death pathway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4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319ED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2YW4gRG9tbWVsZW48L0F1dGhvcj48WWVhcj4yMDA2PC9Z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2YW4gRG9tbWVsZW48L0F1dGhvcj48WWVhcj4yMDA2PC9Z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</w:t>
            </w:r>
            <w:proofErr w:type="spellStart"/>
            <w:r w:rsidR="00AA73BF" w:rsidRP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b</w:t>
            </w:r>
            <w:proofErr w:type="spellEnd"/>
            <w:r w:rsidR="00AA73BF" w:rsidRPr="00AA73BF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,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</w:t>
            </w:r>
            <w:r w:rsidR="00003A65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</w:t>
            </w:r>
            <w:proofErr w:type="spellEnd"/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FC65E4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1F2329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1F2329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are  important  in 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controlling  replicating viru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6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Bem&lt;/Author&gt;&lt;Year&gt;2010&lt;/Year&gt;&lt;RecNum&gt;129&lt;/RecNum&gt;&lt;DisplayText&gt;&lt;style face="superscript"&gt;26&lt;/style&gt;&lt;/DisplayText&gt;&lt;record&gt;&lt;rec-number&gt;129&lt;/rec-number&gt;&lt;foreign-keys&gt;&lt;key app="EN" db-id="5srxzpaxsv9zs3e5ae05rx9rxpedewfsfe59" timestamp="0"&gt;129&lt;/key&gt;&lt;/foreign-keys&gt;&lt;ref-type name="Journal Article"&gt;17&lt;/ref-type&gt;&lt;contributors&gt;&lt;authors&gt;&lt;author&gt;Bem, R. A.&lt;/author&gt;&lt;author&gt;van Woensel, J. B.&lt;/author&gt;&lt;author&gt;Lutter, R.&lt;/author&gt;&lt;author&gt;Domachowske, J. B.&lt;/author&gt;&lt;author&gt;Medema, J. P.&lt;/author&gt;&lt;author&gt;Rosenberg, H. F.&lt;/author&gt;&lt;author&gt;Bos, A. P.&lt;/author&gt;&lt;/authors&gt;&lt;/contributors&gt;&lt;auth-address&gt;Pediatric Intensive Care Unit, Emma Children&amp;apos;s Hospital, Academic Medical Center, Amsterdam, The Netherlands. r.a.bem@amc.uva.nl&lt;/auth-address&gt;&lt;titles&gt;&lt;title&gt;Granzyme A- and B-cluster deficiency delays acute lung injury in pneumovirus-infected mice&lt;/title&gt;&lt;secondary-title&gt;J Immunol&lt;/secondary-title&gt;&lt;/titles&gt;&lt;periodical&gt;&lt;full-title&gt;J Immunol&lt;/full-title&gt;&lt;/periodical&gt;&lt;pages&gt;931-8&lt;/pages&gt;&lt;volume&gt;184&lt;/volume&gt;&lt;number&gt;2&lt;/number&gt;&lt;keywords&gt;&lt;keyword&gt;Acute Lung Injury/*etiology&lt;/keyword&gt;&lt;keyword&gt;Animals&lt;/keyword&gt;&lt;keyword&gt;Caspase 3/metabolism&lt;/keyword&gt;&lt;keyword&gt;Cytotoxins/deficiency&lt;/keyword&gt;&lt;keyword&gt;Disease Progression&lt;/keyword&gt;&lt;keyword&gt;Granzymes/*deficiency&lt;/keyword&gt;&lt;keyword&gt;Mice&lt;/keyword&gt;&lt;keyword&gt;Mice, Knockout&lt;/keyword&gt;&lt;keyword&gt;Neutrophil Infiltration&lt;/keyword&gt;&lt;keyword&gt;Pneumovirus&lt;/keyword&gt;&lt;keyword&gt;Pneumovirus Infections/*complications&lt;/keyword&gt;&lt;keyword&gt;Respiratory Tract Infections/complications&lt;/keyword&gt;&lt;/keywords&gt;&lt;dates&gt;&lt;year&gt;2010&lt;/year&gt;&lt;pub-dates&gt;&lt;date&gt;Jan 15&lt;/date&gt;&lt;/pub-dates&gt;&lt;/dates&gt;&lt;isbn&gt;1550-6606 (Electronic)&amp;#xD;0022-1767 (Linking)&lt;/isbn&gt;&lt;accession-num&gt;20018616&lt;/accession-num&gt;&lt;urls&gt;&lt;related-urls&gt;&lt;url&gt;https://www.ncbi.nlm.nih.gov/pubmed/20018616&lt;/url&gt;&lt;/related-urls&gt;&lt;/urls&gt;&lt;custom2&gt;PMC2803336&lt;/custom2&gt;&lt;electronic-resource-num&gt;10.4049/jimmunol.090302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6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E319E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- and B-cluster deficiency delays the acute progression of </w:t>
            </w:r>
            <w:proofErr w:type="spellStart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neumovirus</w:t>
            </w:r>
            <w:proofErr w:type="spellEnd"/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disease by reducing alveolar injury.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0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IYXJ0bWFubjwvQXV0aG9yPjxZZWFyPjIwMTE8L1llYXI+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IYXJ0bWFubjwvQXV0aG9yPjxZZWFyPjIwMTE8L1llYXI+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</w:t>
            </w:r>
            <w:proofErr w:type="spellStart"/>
            <w:r w:rsidR="00003A65" w:rsidRP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b</w:t>
            </w:r>
            <w:proofErr w:type="spellEnd"/>
            <w:r w:rsidR="00003A65" w:rsidRP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</w:t>
            </w:r>
            <w:r w:rsidR="00003A65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</w:t>
            </w:r>
            <w:proofErr w:type="spellEnd"/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vAlign w:val="center"/>
            <w:hideMark/>
          </w:tcPr>
          <w:p w:rsidR="00BC2A76" w:rsidRPr="009059A1" w:rsidRDefault="003C733B" w:rsidP="00FC65E4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1F2329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/B deficiency</w:t>
            </w:r>
            <w:r w:rsidR="00293261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associated with Th2 cytokine and Ab shift, enhanced early inflammatory gene expression</w:t>
            </w:r>
            <w:r w:rsidR="00FC65E4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.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proofErr w:type="spellEnd"/>
            <w:r w:rsidR="00293261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deficiency linked with reduced inflammation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1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319ED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XJyYXk8L0F1dGhvcj48WWVhcj4yMDE1PC9ZZWFyPjxS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XJyYXk8L0F1dGhvcj48WWVhcj4yMDE1PC9ZZWFyPjxS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8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</w:t>
            </w:r>
            <w:r w:rsidR="00003A65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</w:t>
            </w:r>
            <w:proofErr w:type="spellEnd"/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1B546E" w:rsidP="001B546E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Impaired 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ntrol of parasite replication and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reduced</w:t>
            </w:r>
            <w:r w:rsidR="00BC2A76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mononuclear cell recruitment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in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B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DKO mice in early-stage liver infection by </w:t>
            </w:r>
            <w:proofErr w:type="spellStart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eishmania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5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vAlign w:val="center"/>
            <w:hideMark/>
          </w:tcPr>
          <w:p w:rsidR="00BC2A76" w:rsidRPr="009059A1" w:rsidRDefault="00E319ED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KZW5raW5zPC9BdXRob3I+PFllYXI+MjAxNTwvWWVhcj48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KZW5raW5zPC9BdXRob3I+PFllYXI+MjAxNTwvWWVhcj48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2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</w:t>
            </w:r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x</w:t>
            </w:r>
            <w:r w:rsidR="00003A65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</w:t>
            </w:r>
            <w:proofErr w:type="spellEnd"/>
            <w:r w:rsidR="00E319ED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250EB0" w:rsidRPr="009059A1" w:rsidRDefault="00610D63" w:rsidP="003C733B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Failed target cell death and delayed detachment of the killer cell causes </w:t>
            </w:r>
            <w:r w:rsidR="00250EB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ignificant</w:t>
            </w: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250EB0"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increase in cytokine release</w:t>
            </w:r>
            <w:r w:rsidR="00A91A5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in OTI </w:t>
            </w:r>
            <w:proofErr w:type="spellStart"/>
            <w:r w:rsidR="003C733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zmab</w:t>
            </w:r>
            <w:proofErr w:type="spellEnd"/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/- CTL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5</w:t>
            </w:r>
          </w:p>
        </w:tc>
      </w:tr>
      <w:tr w:rsidR="00BC2A76" w:rsidRPr="009059A1" w:rsidTr="00E319ED">
        <w:trPr>
          <w:trHeight w:val="20"/>
        </w:trPr>
        <w:tc>
          <w:tcPr>
            <w:tcW w:w="10627" w:type="dxa"/>
            <w:gridSpan w:val="4"/>
            <w:shd w:val="clear" w:color="auto" w:fill="auto"/>
            <w:vAlign w:val="center"/>
            <w:hideMark/>
          </w:tcPr>
          <w:p w:rsidR="00BC2A76" w:rsidRPr="009059A1" w:rsidRDefault="00BC2A76" w:rsidP="00AB185A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 xml:space="preserve">Studies showing no </w:t>
            </w:r>
            <w:r w:rsidR="00AB18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phenotype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</w:rPr>
              <w:instrText xml:space="preserve"> ADDIN EN.CITE &lt;EndNote&gt;&lt;Cite&gt;&lt;Author&gt;Eisert&lt;/Author&gt;&lt;Year&gt;2002&lt;/Year&gt;&lt;RecNum&gt;239&lt;/RecNum&gt;&lt;DisplayText&gt;&lt;style face="superscript"&gt;30&lt;/style&gt;&lt;/DisplayText&gt;&lt;record&gt;&lt;rec-number&gt;239&lt;/rec-number&gt;&lt;foreign-keys&gt;&lt;key app="EN" db-id="5srxzpaxsv9zs3e5ae05rx9rxpedewfsfe59" timestamp="0"&gt;239&lt;/key&gt;&lt;/foreign-keys&gt;&lt;ref-type name="Journal Article"&gt;17&lt;/ref-type&gt;&lt;contributors&gt;&lt;authors&gt;&lt;author&gt;Eisert, V.&lt;/author&gt;&lt;author&gt;Munster, U.&lt;/author&gt;&lt;author&gt;Simon, M. M.&lt;/author&gt;&lt;author&gt;Moll, H.&lt;/author&gt;&lt;/authors&gt;&lt;/contributors&gt;&lt;auth-address&gt;Institute for Molecular Biology of Infectious Diseases, University of Wurzburg, Germany&lt;/auth-address&gt;&lt;titles&gt;&lt;title&gt;The course of Leishmania major infection in mice lacking granzyme-mediated mechanisms&lt;/title&gt;&lt;secondary-title&gt;Immunobiology&lt;/secondary-title&gt;&lt;/titles&gt;&lt;periodical&gt;&lt;full-title&gt;Immunobiology&lt;/full-title&gt;&lt;/periodical&gt;&lt;pages&gt;314-20&lt;/pages&gt;&lt;volume&gt;205&lt;/volume&gt;&lt;number&gt;3&lt;/number&gt;&lt;keywords&gt;&lt;keyword&gt;Animals&lt;/keyword&gt;&lt;keyword&gt;Granzymes&lt;/keyword&gt;&lt;keyword&gt;Host-Parasite Interactions/physiology&lt;/keyword&gt;&lt;keyword&gt;Interferon-gamma/metabolism&lt;/keyword&gt;&lt;keyword&gt;Interleukin-4/metabolism&lt;/keyword&gt;&lt;keyword&gt;Leishmania major/physiology&lt;/keyword&gt;&lt;keyword&gt;Leishmaniasis, Cutaneous/*enzymology/genetics&lt;/keyword&gt;&lt;keyword&gt;Lymph Nodes/metabolism&lt;/keyword&gt;&lt;keyword&gt;Mice/*parasitology&lt;/keyword&gt;&lt;keyword&gt;Mice, Inbred BALB C&lt;/keyword&gt;&lt;keyword&gt;Mice, Inbred C57BL&lt;/keyword&gt;&lt;keyword&gt;Mice, Knockout&lt;/keyword&gt;&lt;keyword&gt;Serine Endopeptidases/*deficiency/genetics&lt;/keyword&gt;&lt;/keywords&gt;&lt;dates&gt;&lt;year&gt;2002&lt;/year&gt;&lt;pub-dates&gt;&lt;date&gt;Jul&lt;/date&gt;&lt;/pub-dates&gt;&lt;/dates&gt;&lt;isbn&gt;0171-2985 (Print)&amp;#xD;0171-2985 (Linking)&lt;/isbn&gt;&lt;accession-num&gt;12182457&lt;/accession-num&gt;&lt;urls&gt;&lt;related-urls&gt;&lt;url&gt;https://www.ncbi.nlm.nih.gov/pubmed/12182457&lt;/url&gt;&lt;/related-urls&gt;&lt;/urls&gt;&lt;electronic-resource-num&gt;10.1078/0171-2985-00134&lt;/electronic-resource-num&gt;&lt;/record&gt;&lt;/Cite&gt;&lt;/EndNote&gt;</w:instrText>
            </w:r>
            <w: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bCs/>
                <w:noProof/>
                <w:color w:val="000000"/>
                <w:sz w:val="16"/>
                <w:szCs w:val="16"/>
                <w:vertAlign w:val="superscript"/>
              </w:rPr>
              <w:t>30</w:t>
            </w:r>
            <w: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 w:rsid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The course of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Leishmania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major infection in mice lacking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granzyme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-mediated mechanism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2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bXl0aDwvQXV0aG9yPjxZZWFyPjIwMDM8L1llYXI+PFJl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bXl0aDwvQXV0aG9yPjxZZWFyPjIwMDM8L1llYXI+PFJl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A91A5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sz w:val="16"/>
                <w:szCs w:val="16"/>
              </w:rPr>
              <w:t>Gzma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and B are not essential for </w:t>
            </w:r>
            <w:proofErr w:type="spellStart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>perforin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>-mediated tumor rejection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3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WxsZXI8L0F1dGhvcj48WWVhcj4yMDAzPC9ZZWFyPjxS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dWxsZXI8L0F1dGhvcj48WWVhcj4yMDAzPC9ZZWFyPjxS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2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Concerted action of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perforin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and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granzymes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is critical for the elimination of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Trypanosoma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cruzi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from mouse tissues, but prevention of early host death is in addition dependent on the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FasL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/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Fas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pathway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3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YXJ0aW48L0F1dGhvcj48WWVhcj4yMDA0PC9ZZWFyPjxS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YXJ0aW48L0F1dGhvcj48WWVhcj4yMDA0PC9ZZWFyPjxS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3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Fas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-mediated inhibition of CD4+ T cell priming results in dominance of type 1 CD8+ T cells in the immune response to the contact sensitizer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trinitrophenyl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4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Alsharifi&lt;/Author&gt;&lt;Year&gt;2006&lt;/Year&gt;&lt;RecNum&gt;229&lt;/RecNum&gt;&lt;DisplayText&gt;&lt;style face="superscript"&gt;34&lt;/style&gt;&lt;/DisplayText&gt;&lt;record&gt;&lt;rec-number&gt;229&lt;/rec-number&gt;&lt;foreign-keys&gt;&lt;key app="EN" db-id="5srxzpaxsv9zs3e5ae05rx9rxpedewfsfe59" timestamp="0"&gt;229&lt;/key&gt;&lt;/foreign-keys&gt;&lt;ref-type name="Journal Article"&gt;17&lt;/ref-type&gt;&lt;contributors&gt;&lt;authors&gt;&lt;author&gt;Alsharifi, M.&lt;/author&gt;&lt;author&gt;Lobigs, M.&lt;/author&gt;&lt;author&gt;Simon, M. M.&lt;/author&gt;&lt;author&gt;Kersten, A.&lt;/author&gt;&lt;author&gt;Muller, K.&lt;/author&gt;&lt;author&gt;Koskinen, A.&lt;/author&gt;&lt;author&gt;Lee, E.&lt;/author&gt;&lt;author&gt;Mullbacher, A.&lt;/author&gt;&lt;/authors&gt;&lt;/contributors&gt;&lt;auth-address&gt;Division of Immunology and Genetics, The John Curtin School of Medical Research, Australian National University, Canberra, Australia.&lt;/auth-address&gt;&lt;titles&gt;&lt;title&gt;NK cell-mediated immunopathology during an acute viral infection of the CNS&lt;/title&gt;&lt;secondary-title&gt;Eur J Immunol&lt;/secondary-title&gt;&lt;/titles&gt;&lt;periodical&gt;&lt;full-title&gt;Eur J Immunol&lt;/full-title&gt;&lt;/periodical&gt;&lt;pages&gt;887-96&lt;/pages&gt;&lt;volume&gt;36&lt;/volume&gt;&lt;number&gt;4&lt;/number&gt;&lt;keywords&gt;&lt;keyword&gt;Alphavirus Infections/*immunology&lt;/keyword&gt;&lt;keyword&gt;Animals&lt;/keyword&gt;&lt;keyword&gt;Central Nervous System Diseases/immunology/pathology/*virology&lt;/keyword&gt;&lt;keyword&gt;Female&lt;/keyword&gt;&lt;keyword&gt;Flow Cytometry&lt;/keyword&gt;&lt;keyword&gt;Humans&lt;/keyword&gt;&lt;keyword&gt;Interferon-gamma/*immunology&lt;/keyword&gt;&lt;keyword&gt;Killer Cells, Natural/*immunology&lt;/keyword&gt;&lt;keyword&gt;Mice&lt;/keyword&gt;&lt;keyword&gt;Mice, Inbred C57BL&lt;/keyword&gt;&lt;keyword&gt;Semliki forest virus/immunology&lt;/keyword&gt;&lt;keyword&gt;T-Lymphocytes, Cytotoxic/immunology&lt;/keyword&gt;&lt;/keywords&gt;&lt;dates&gt;&lt;year&gt;2006&lt;/year&gt;&lt;pub-dates&gt;&lt;date&gt;Apr&lt;/date&gt;&lt;/pub-dates&gt;&lt;/dates&gt;&lt;isbn&gt;0014-2980 (Print)&amp;#xD;0014-2980 (Linking)&lt;/isbn&gt;&lt;accession-num&gt;16541469&lt;/accession-num&gt;&lt;urls&gt;&lt;related-urls&gt;&lt;url&gt;https://www.ncbi.nlm.nih.gov/pubmed/16541469&lt;/url&gt;&lt;/related-urls&gt;&lt;/urls&gt;&lt;electronic-resource-num&gt;10.1002/eji.20053534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4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 w:rsid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sz w:val="16"/>
                <w:szCs w:val="16"/>
              </w:rPr>
              <w:t>NK cell-mediated immunopathology during an acute viral infection of the CNS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6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319ED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kbzwvQXV0aG9yPjxZZWFyPjIwMDg8L1llYXI+PFJl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YXJkbzwvQXV0aG9yPjxZZWFyPjIwMDg8L1llYXI+PFJl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5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520AD7" w:rsidRPr="00520AD7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A91A5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sz w:val="16"/>
                <w:szCs w:val="16"/>
              </w:rPr>
              <w:t>Gzma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>-induced cell death exerted by ex vivo CTL: discriminating requirements for cell death and some of its signs. 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8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/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&lt;EndNote&gt;&lt;Cite&gt;&lt;Author&gt;Regner&lt;/Author&gt;&lt;Year&gt;2009&lt;/Year&gt;&lt;RecNum&gt;1225&lt;/RecNum&gt;&lt;DisplayText&gt;&lt;style face="superscript"&gt;36&lt;/style&gt;&lt;/DisplayText&gt;&lt;record&gt;&lt;rec-number&gt;1225&lt;/rec-number&gt;&lt;foreign-keys&gt;&lt;key app="EN" db-id="5srxzpaxsv9zs3e5ae05rx9rxpedewfsfe59" timestamp="1604976433"&gt;1225&lt;/key&gt;&lt;/foreign-keys&gt;&lt;ref-type name="Journal Article"&gt;17&lt;/ref-type&gt;&lt;contributors&gt;&lt;authors&gt;&lt;author&gt;Regner, M.&lt;/author&gt;&lt;author&gt;Pavlinovic, L.&lt;/author&gt;&lt;author&gt;Koskinen, A.&lt;/author&gt;&lt;author&gt;Young, N.&lt;/author&gt;&lt;author&gt;Trapani, J. A.&lt;/author&gt;&lt;author&gt;Mullbacher, A.&lt;/author&gt;&lt;/authors&gt;&lt;/contributors&gt;&lt;auth-address&gt;John Curtin School of Medical Research, Canberra, Australia. Matthias.Regner@anu.edu.au&lt;/auth-address&gt;&lt;titles&gt;&lt;title&gt;Cutting edge: rapid and efficient in vivo cytotoxicity by cytotoxic T cells is independent of granzymes A and B&lt;/title&gt;&lt;secondary-title&gt;J Immunol&lt;/secondary-title&gt;&lt;/titles&gt;&lt;periodical&gt;&lt;full-title&gt;J Immunol&lt;/full-title&gt;&lt;/periodical&gt;&lt;pages&gt;37-40&lt;/pages&gt;&lt;volume&gt;183&lt;/volume&gt;&lt;number&gt;1&lt;/number&gt;&lt;edition&gt;2009/06/16&lt;/edition&gt;&lt;keywords&gt;&lt;keyword&gt;Animals&lt;/keyword&gt;&lt;keyword&gt;Cell Death/genetics/immunology&lt;/keyword&gt;&lt;keyword&gt;*Cytotoxicity, Immunologic/genetics&lt;/keyword&gt;&lt;keyword&gt;Ectromelia virus/immunology&lt;/keyword&gt;&lt;keyword&gt;Ectromelia, Infectious/enzymology/immunology/pathology&lt;/keyword&gt;&lt;keyword&gt;Granzymes/deficiency/genetics/*physiology&lt;/keyword&gt;&lt;keyword&gt;Influenza A virus/immunology&lt;/keyword&gt;&lt;keyword&gt;Mice&lt;/keyword&gt;&lt;keyword&gt;Mice, Inbred C57BL&lt;/keyword&gt;&lt;keyword&gt;Mice, Knockout&lt;/keyword&gt;&lt;keyword&gt;Orthomyxoviridae Infections/enzymology/immunology/pathology&lt;/keyword&gt;&lt;keyword&gt;T-Lymphocytes, Cytotoxic/*immunology/pathology/virology&lt;/keyword&gt;&lt;keyword&gt;Time Factors&lt;/keyword&gt;&lt;/keywords&gt;&lt;dates&gt;&lt;year&gt;2009&lt;/year&gt;&lt;pub-dates&gt;&lt;date&gt;Jul 1&lt;/date&gt;&lt;/pub-dates&gt;&lt;/dates&gt;&lt;isbn&gt;1550-6606 (Electronic)&amp;#xD;0022-1767 (Linking)&lt;/isbn&gt;&lt;accession-num&gt;19525394&lt;/accession-num&gt;&lt;urls&gt;&lt;related-urls&gt;&lt;url&gt;https://www.ncbi.nlm.nih.gov/pubmed/19525394&lt;/url&gt;&lt;/related-urls&gt;&lt;/urls&gt;&lt;electronic-resource-num&gt;10.4049/jimmunol.0900466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6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82CDD" w:rsidP="00A91A5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R</w:t>
            </w:r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apid and efficient in vivo cytotoxicity by cytotoxic T cells is independent of </w:t>
            </w:r>
            <w:proofErr w:type="spellStart"/>
            <w:r w:rsidR="003C733B">
              <w:rPr>
                <w:rFonts w:ascii="Arial" w:eastAsia="Times New Roman" w:hAnsi="Arial" w:cs="Arial"/>
                <w:sz w:val="16"/>
                <w:szCs w:val="16"/>
              </w:rPr>
              <w:t>Gzma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and B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09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ZWdyYW08L0F1dGhvcj48WWVhcj4yMDEwPC9ZZWFyPjxS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QZWdyYW08L0F1dGhvcj48WWVhcj4yMDEwPC9ZZWFyPjxS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</w:fldData>
              </w:fldCha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E319E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E319ED"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7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F83066" w:rsidRP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 w:rsid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sz w:val="16"/>
                <w:szCs w:val="16"/>
              </w:rPr>
              <w:t>Characterizing the anti-tumor function of adoptively transferred NK cells in vivo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0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319ED" w:rsidP="00E319ED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BbmRvbmlvdTwvQXV0aG9yPjxZZWFyPjIwMTE8L1llYXI+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BbmRvbmlvdTwvQXV0aG9yPjxZZWFyPjIwMTE8L1llYXI+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Pr="00E319ED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8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003A65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F83066" w:rsidRP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</w:t>
            </w:r>
            <w:r w:rsidR="00003A65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r w:rsidR="00F83066" w:rsidRP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×b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B607DD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Cathepsin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C limits acute viral infection independently of NK cell and CD8+ T-cell </w:t>
            </w:r>
            <w:proofErr w:type="spellStart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>cytolytic</w:t>
            </w:r>
            <w:proofErr w:type="spellEnd"/>
            <w:r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function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1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17F86" w:rsidP="00F83066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b2xsYWg8L0F1dGhvcj48WWVhcj4yMDEyPC9ZZWFyPjxS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</w:fldData>
              </w:fldCha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b2xsYWg8L0F1dGhvcj48WWVhcj4yMDEyPC9ZZWFyPjxS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</w:fldData>
              </w:fldCha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F83066" w:rsidRPr="00F8306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39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A91A5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sz w:val="16"/>
                <w:szCs w:val="16"/>
              </w:rPr>
              <w:t>Gzma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is dispensable in the development of diabetes in non-obese diabetic mice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2</w:t>
            </w:r>
          </w:p>
        </w:tc>
      </w:tr>
      <w:tr w:rsidR="00BC2A76" w:rsidRPr="009059A1" w:rsidTr="00E319ED">
        <w:trPr>
          <w:trHeight w:val="20"/>
        </w:trPr>
        <w:tc>
          <w:tcPr>
            <w:tcW w:w="563" w:type="dxa"/>
            <w:shd w:val="clear" w:color="auto" w:fill="auto"/>
            <w:noWrap/>
            <w:vAlign w:val="center"/>
            <w:hideMark/>
          </w:tcPr>
          <w:p w:rsidR="00BC2A76" w:rsidRPr="009059A1" w:rsidRDefault="00E319ED" w:rsidP="00F83066">
            <w:pPr>
              <w:widowControl w:val="0"/>
              <w:spacing w:after="0" w:line="240" w:lineRule="auto"/>
              <w:ind w:right="-77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VcmFuZ2E8L0F1dGhvcj48WWVhcj4yMDE2PC9ZZWFyPjxS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</w:fldData>
              </w:fldCha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VcmFuZ2E8L0F1dGhvcj48WWVhcj4yMDE2PC9ZZWFyPjxS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</w:fldData>
              </w:fldCha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F8306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F83066" w:rsidRPr="00F8306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vertAlign w:val="superscript"/>
              </w:rPr>
              <w:t>40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918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Gzma</w:t>
            </w:r>
            <w:proofErr w:type="spellEnd"/>
            <w:r w:rsidRPr="003C733B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-/-</w:t>
            </w:r>
            <w:bookmarkStart w:id="0" w:name="_GoBack"/>
            <w:bookmarkEnd w:id="0"/>
          </w:p>
        </w:tc>
        <w:tc>
          <w:tcPr>
            <w:tcW w:w="7437" w:type="dxa"/>
            <w:shd w:val="clear" w:color="auto" w:fill="auto"/>
            <w:noWrap/>
            <w:vAlign w:val="center"/>
            <w:hideMark/>
          </w:tcPr>
          <w:p w:rsidR="00BC2A76" w:rsidRPr="009059A1" w:rsidRDefault="003C733B" w:rsidP="00A91A5D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sz w:val="16"/>
                <w:szCs w:val="16"/>
              </w:rPr>
              <w:t>Gzma</w:t>
            </w:r>
            <w:proofErr w:type="spellEnd"/>
            <w:r w:rsidR="00B607DD" w:rsidRPr="009059A1">
              <w:rPr>
                <w:rFonts w:ascii="Arial" w:eastAsia="Times New Roman" w:hAnsi="Arial" w:cs="Arial"/>
                <w:sz w:val="16"/>
                <w:szCs w:val="16"/>
              </w:rPr>
              <w:t xml:space="preserve"> Is Expressed in Mouse Lungs during Mycobacterium tuberculosis Infection but Does Not Contribute to Protection In Vivo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BC2A76" w:rsidRPr="009059A1" w:rsidRDefault="00BC2A76" w:rsidP="00D0274C">
            <w:pPr>
              <w:widowControl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059A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016</w:t>
            </w:r>
          </w:p>
        </w:tc>
      </w:tr>
    </w:tbl>
    <w:p w:rsidR="00E17F86" w:rsidRDefault="00E17F86" w:rsidP="00E17F86">
      <w:pPr>
        <w:ind w:left="426" w:hanging="426"/>
      </w:pPr>
    </w:p>
    <w:p w:rsidR="00E17F86" w:rsidRPr="00E319ED" w:rsidRDefault="00E319ED" w:rsidP="00E319ED">
      <w:pPr>
        <w:ind w:left="426" w:hanging="426"/>
        <w:rPr>
          <w:rFonts w:ascii="Times New Roman" w:hAnsi="Times New Roman" w:cs="Times New Roman"/>
          <w:b/>
          <w:sz w:val="24"/>
          <w:szCs w:val="24"/>
        </w:rPr>
      </w:pPr>
      <w:r w:rsidRPr="00E319ED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F83066" w:rsidRPr="00F83066" w:rsidRDefault="00E17F86" w:rsidP="00F83066">
      <w:pPr>
        <w:pStyle w:val="EndNoteBibliography"/>
        <w:spacing w:after="0"/>
        <w:ind w:left="720" w:hanging="720"/>
      </w:pPr>
      <w:r w:rsidRPr="00E319ED">
        <w:rPr>
          <w:rFonts w:ascii="Times New Roman" w:hAnsi="Times New Roman" w:cs="Times New Roman"/>
          <w:sz w:val="24"/>
          <w:szCs w:val="24"/>
        </w:rPr>
        <w:fldChar w:fldCharType="begin"/>
      </w:r>
      <w:r w:rsidRPr="00E319E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319ED">
        <w:rPr>
          <w:rFonts w:ascii="Times New Roman" w:hAnsi="Times New Roman" w:cs="Times New Roman"/>
          <w:sz w:val="24"/>
          <w:szCs w:val="24"/>
        </w:rPr>
        <w:fldChar w:fldCharType="separate"/>
      </w:r>
      <w:r w:rsidR="00F83066" w:rsidRPr="00F83066">
        <w:t>1</w:t>
      </w:r>
      <w:r w:rsidR="00F83066" w:rsidRPr="00F83066">
        <w:tab/>
        <w:t>Mullbacher, A.</w:t>
      </w:r>
      <w:r w:rsidR="00F83066" w:rsidRPr="00F83066">
        <w:rPr>
          <w:i/>
        </w:rPr>
        <w:t xml:space="preserve"> et al.</w:t>
      </w:r>
      <w:r w:rsidR="00F83066" w:rsidRPr="00F83066">
        <w:t xml:space="preserve"> Granzyme A is critical for recovery of mice from infection with the natural cytopathic viral pathogen, ectromelia. </w:t>
      </w:r>
      <w:r w:rsidR="00F83066" w:rsidRPr="00F83066">
        <w:rPr>
          <w:i/>
        </w:rPr>
        <w:t>Proc Natl Acad Sci U S A</w:t>
      </w:r>
      <w:r w:rsidR="00F83066" w:rsidRPr="00F83066">
        <w:t xml:space="preserve"> </w:t>
      </w:r>
      <w:r w:rsidR="00F83066" w:rsidRPr="00F83066">
        <w:rPr>
          <w:b/>
        </w:rPr>
        <w:t>93</w:t>
      </w:r>
      <w:r w:rsidR="00F83066" w:rsidRPr="00F83066">
        <w:t>, 5783-5787, doi:10.1073/pnas.93.12.5783 (1996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</w:t>
      </w:r>
      <w:r w:rsidRPr="00F83066">
        <w:tab/>
        <w:t xml:space="preserve">Mullbacher, A., Hla, R. T., Museteanu, C. &amp; Simon, M. M. Perforin is essential for control of ectromelia virus but not related poxviruses in mice. </w:t>
      </w:r>
      <w:r w:rsidRPr="00F83066">
        <w:rPr>
          <w:i/>
        </w:rPr>
        <w:t>J Virol</w:t>
      </w:r>
      <w:r w:rsidRPr="00F83066">
        <w:t xml:space="preserve"> </w:t>
      </w:r>
      <w:r w:rsidRPr="00F83066">
        <w:rPr>
          <w:b/>
        </w:rPr>
        <w:t>73</w:t>
      </w:r>
      <w:r w:rsidRPr="00F83066">
        <w:t>, 1665-1667 (1999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</w:t>
      </w:r>
      <w:r w:rsidRPr="00F83066">
        <w:tab/>
        <w:t xml:space="preserve">Shresta, S., Graubert, T. A., Thomas, D. A., Raptis, S. Z. &amp; Ley, T. J. Granzyme A initiates an alternative pathway for granule-mediated apoptosis. </w:t>
      </w:r>
      <w:r w:rsidRPr="00F83066">
        <w:rPr>
          <w:i/>
        </w:rPr>
        <w:t>Immunity</w:t>
      </w:r>
      <w:r w:rsidRPr="00F83066">
        <w:t xml:space="preserve"> </w:t>
      </w:r>
      <w:r w:rsidRPr="00F83066">
        <w:rPr>
          <w:b/>
        </w:rPr>
        <w:t>10</w:t>
      </w:r>
      <w:r w:rsidRPr="00F83066">
        <w:t>, 595-605, doi:10.1016/s1074-7613(00)80059-x (1999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4</w:t>
      </w:r>
      <w:r w:rsidRPr="00F83066">
        <w:tab/>
        <w:t xml:space="preserve">Pereira, R. A., Simon, M. M. &amp; Simmons, A. Granzyme A, a noncytolytic component of CD8(+) cell granules, restricts the spread of herpes simplex virus in the peripheral nervous systems of experimentally infected mice. </w:t>
      </w:r>
      <w:r w:rsidRPr="00F83066">
        <w:rPr>
          <w:i/>
        </w:rPr>
        <w:t>J Virol</w:t>
      </w:r>
      <w:r w:rsidRPr="00F83066">
        <w:t xml:space="preserve"> </w:t>
      </w:r>
      <w:r w:rsidRPr="00F83066">
        <w:rPr>
          <w:b/>
        </w:rPr>
        <w:t>74</w:t>
      </w:r>
      <w:r w:rsidRPr="00F83066">
        <w:t>, 1029-1032, doi:10.1128/jvi.74.2.1029-1032.2000 (200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5</w:t>
      </w:r>
      <w:r w:rsidRPr="00F83066">
        <w:tab/>
        <w:t xml:space="preserve">Loh, J., Thomas, D. A., Revell, P. A., Ley, T. J. &amp; Virgin, H. W. t. Granzymes and caspase 3 play important roles in control of gammaherpesvirus latency. </w:t>
      </w:r>
      <w:r w:rsidRPr="00F83066">
        <w:rPr>
          <w:i/>
        </w:rPr>
        <w:t>J Virol</w:t>
      </w:r>
      <w:r w:rsidRPr="00F83066">
        <w:t xml:space="preserve"> </w:t>
      </w:r>
      <w:r w:rsidRPr="00F83066">
        <w:rPr>
          <w:b/>
        </w:rPr>
        <w:t>78</w:t>
      </w:r>
      <w:r w:rsidRPr="00F83066">
        <w:t>, 12519-12528, doi:10.1128/JVI.78.22.12519-12528.2004 (2004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6</w:t>
      </w:r>
      <w:r w:rsidRPr="00F83066">
        <w:tab/>
        <w:t>Metkar, S. S.</w:t>
      </w:r>
      <w:r w:rsidRPr="00F83066">
        <w:rPr>
          <w:i/>
        </w:rPr>
        <w:t xml:space="preserve"> et al.</w:t>
      </w:r>
      <w:r w:rsidRPr="00F83066">
        <w:t xml:space="preserve"> Human and mouse granzyme A induce a proinflammatory cytokine response. </w:t>
      </w:r>
      <w:r w:rsidRPr="00F83066">
        <w:rPr>
          <w:i/>
        </w:rPr>
        <w:t>Immunity</w:t>
      </w:r>
      <w:r w:rsidRPr="00F83066">
        <w:t xml:space="preserve"> </w:t>
      </w:r>
      <w:r w:rsidRPr="00F83066">
        <w:rPr>
          <w:b/>
        </w:rPr>
        <w:t>29</w:t>
      </w:r>
      <w:r w:rsidRPr="00F83066">
        <w:t>, 720-733, doi:10.1016/j.immuni.2008.08.014 (2008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7</w:t>
      </w:r>
      <w:r w:rsidRPr="00F83066">
        <w:tab/>
        <w:t>Velaga, S.</w:t>
      </w:r>
      <w:r w:rsidRPr="00F83066">
        <w:rPr>
          <w:i/>
        </w:rPr>
        <w:t xml:space="preserve"> et al.</w:t>
      </w:r>
      <w:r w:rsidRPr="00F83066">
        <w:t xml:space="preserve"> Granzyme A Is Required for Regulatory T-Cell Mediated Prevention of Gastrointestinal Graft-versus-Host Disease. </w:t>
      </w:r>
      <w:r w:rsidRPr="00F83066">
        <w:rPr>
          <w:i/>
        </w:rPr>
        <w:t>PLoS One</w:t>
      </w:r>
      <w:r w:rsidRPr="00F83066">
        <w:t xml:space="preserve"> </w:t>
      </w:r>
      <w:r w:rsidRPr="00F83066">
        <w:rPr>
          <w:b/>
        </w:rPr>
        <w:t>10</w:t>
      </w:r>
      <w:r w:rsidRPr="00F83066">
        <w:t>, e0124927, doi:10.1371/journal.pone.0124927 (2015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8</w:t>
      </w:r>
      <w:r w:rsidRPr="00F83066">
        <w:tab/>
        <w:t>van den Boogaard, F. E.</w:t>
      </w:r>
      <w:r w:rsidRPr="00F83066">
        <w:rPr>
          <w:i/>
        </w:rPr>
        <w:t xml:space="preserve"> et al.</w:t>
      </w:r>
      <w:r w:rsidRPr="00F83066">
        <w:t xml:space="preserve"> Granzyme A impairs host defense during Streptococcus pneumoniae pneumonia. </w:t>
      </w:r>
      <w:r w:rsidRPr="00F83066">
        <w:rPr>
          <w:i/>
        </w:rPr>
        <w:t>American journal of physiology. Lung cellular and molecular physiology</w:t>
      </w:r>
      <w:r w:rsidRPr="00F83066">
        <w:t xml:space="preserve"> </w:t>
      </w:r>
      <w:r w:rsidRPr="00F83066">
        <w:rPr>
          <w:b/>
        </w:rPr>
        <w:t>311</w:t>
      </w:r>
      <w:r w:rsidRPr="00F83066">
        <w:t>, L507-516, doi:10.1152/ajplung.00116.2016 (2016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9</w:t>
      </w:r>
      <w:r w:rsidRPr="00F83066">
        <w:tab/>
        <w:t>Garcia-Laorden, M. I.</w:t>
      </w:r>
      <w:r w:rsidRPr="00F83066">
        <w:rPr>
          <w:i/>
        </w:rPr>
        <w:t xml:space="preserve"> et al.</w:t>
      </w:r>
      <w:r w:rsidRPr="00F83066">
        <w:t xml:space="preserve"> Expression and Function of Granzymes A and B in Escherichia coli Peritonitis and Sepsis. </w:t>
      </w:r>
      <w:r w:rsidRPr="00F83066">
        <w:rPr>
          <w:i/>
        </w:rPr>
        <w:t>Mediators Inflamm</w:t>
      </w:r>
      <w:r w:rsidRPr="00F83066">
        <w:t xml:space="preserve"> </w:t>
      </w:r>
      <w:r w:rsidRPr="00F83066">
        <w:rPr>
          <w:b/>
        </w:rPr>
        <w:t>2017</w:t>
      </w:r>
      <w:r w:rsidRPr="00F83066">
        <w:t>, 4137563, doi:10.1155/2017/4137563 (2017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0</w:t>
      </w:r>
      <w:r w:rsidRPr="00F83066">
        <w:tab/>
        <w:t>Mollah, Z. U. A.</w:t>
      </w:r>
      <w:r w:rsidRPr="00F83066">
        <w:rPr>
          <w:i/>
        </w:rPr>
        <w:t xml:space="preserve"> et al.</w:t>
      </w:r>
      <w:r w:rsidRPr="00F83066">
        <w:t xml:space="preserve"> Granzyme A Deficiency Breaks Immune Tolerance and Promotes Autoimmune Diabetes Through a Type I Interferon-Dependent Pathway. </w:t>
      </w:r>
      <w:r w:rsidRPr="00F83066">
        <w:rPr>
          <w:i/>
        </w:rPr>
        <w:t>Diabetes</w:t>
      </w:r>
      <w:r w:rsidRPr="00F83066">
        <w:t xml:space="preserve"> </w:t>
      </w:r>
      <w:r w:rsidRPr="00F83066">
        <w:rPr>
          <w:b/>
        </w:rPr>
        <w:t>66</w:t>
      </w:r>
      <w:r w:rsidRPr="00F83066">
        <w:t>, 3041-3050, doi:10.2337/db17-0517 (2017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1</w:t>
      </w:r>
      <w:r w:rsidRPr="00F83066">
        <w:tab/>
        <w:t>Santiago, L.</w:t>
      </w:r>
      <w:r w:rsidRPr="00F83066">
        <w:rPr>
          <w:i/>
        </w:rPr>
        <w:t xml:space="preserve"> et al.</w:t>
      </w:r>
      <w:r w:rsidRPr="00F83066">
        <w:t xml:space="preserve"> Granzyme A Contributes to Inflammatory Arthritis in Mice Through Stimulation of Osteoclastogenesis. </w:t>
      </w:r>
      <w:r w:rsidRPr="00F83066">
        <w:rPr>
          <w:i/>
        </w:rPr>
        <w:t>Arthritis Rheumatol</w:t>
      </w:r>
      <w:r w:rsidRPr="00F83066">
        <w:t xml:space="preserve"> </w:t>
      </w:r>
      <w:r w:rsidRPr="00F83066">
        <w:rPr>
          <w:b/>
        </w:rPr>
        <w:t>69</w:t>
      </w:r>
      <w:r w:rsidRPr="00F83066">
        <w:t>, 320-334, doi:10.1002/art.39857 (2017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2</w:t>
      </w:r>
      <w:r w:rsidRPr="00F83066">
        <w:tab/>
        <w:t>Park, S.</w:t>
      </w:r>
      <w:r w:rsidRPr="00F83066">
        <w:rPr>
          <w:i/>
        </w:rPr>
        <w:t xml:space="preserve"> et al.</w:t>
      </w:r>
      <w:r w:rsidRPr="00F83066">
        <w:t xml:space="preserve"> Granzyme A-producing T helper cells are critical for acute graft-versus-host disease. </w:t>
      </w:r>
      <w:r w:rsidRPr="00F83066">
        <w:rPr>
          <w:i/>
        </w:rPr>
        <w:t>JCI Insight</w:t>
      </w:r>
      <w:r w:rsidRPr="00F83066">
        <w:t xml:space="preserve"> </w:t>
      </w:r>
      <w:r w:rsidRPr="00F83066">
        <w:rPr>
          <w:b/>
        </w:rPr>
        <w:t>5</w:t>
      </w:r>
      <w:r w:rsidRPr="00F83066">
        <w:t>, e124465, doi:10.1172/jci.insight.124465 (202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3</w:t>
      </w:r>
      <w:r w:rsidRPr="00F83066">
        <w:tab/>
        <w:t>Santiago, L.</w:t>
      </w:r>
      <w:r w:rsidRPr="00F83066">
        <w:rPr>
          <w:i/>
        </w:rPr>
        <w:t xml:space="preserve"> et al.</w:t>
      </w:r>
      <w:r w:rsidRPr="00F83066">
        <w:t xml:space="preserve"> Extracellular Granzyme A Promotes Colorectal Cancer Development by Enhancing Gut Inflammation. </w:t>
      </w:r>
      <w:r w:rsidRPr="00F83066">
        <w:rPr>
          <w:i/>
        </w:rPr>
        <w:t>Cell Rep</w:t>
      </w:r>
      <w:r w:rsidRPr="00F83066">
        <w:t xml:space="preserve"> </w:t>
      </w:r>
      <w:r w:rsidRPr="00F83066">
        <w:rPr>
          <w:b/>
        </w:rPr>
        <w:t>32</w:t>
      </w:r>
      <w:r w:rsidRPr="00F83066">
        <w:t>, 107847, doi:10.1016/j.celrep.2020.107847 (202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4</w:t>
      </w:r>
      <w:r w:rsidRPr="00F83066">
        <w:tab/>
        <w:t>Susanto, O.</w:t>
      </w:r>
      <w:r w:rsidRPr="00F83066">
        <w:rPr>
          <w:i/>
        </w:rPr>
        <w:t xml:space="preserve"> et al.</w:t>
      </w:r>
      <w:r w:rsidRPr="00F83066">
        <w:t xml:space="preserve"> Mouse granzyme A induces a novel death with writhing morphology that is mechanistically distinct from granzyme B-induced apoptosis. </w:t>
      </w:r>
      <w:r w:rsidRPr="00F83066">
        <w:rPr>
          <w:i/>
        </w:rPr>
        <w:t>Cell Death Differ</w:t>
      </w:r>
      <w:r w:rsidRPr="00F83066">
        <w:t xml:space="preserve"> </w:t>
      </w:r>
      <w:r w:rsidRPr="00F83066">
        <w:rPr>
          <w:b/>
        </w:rPr>
        <w:t>20</w:t>
      </w:r>
      <w:r w:rsidRPr="00F83066">
        <w:t>, 1183-1193, doi:10.1038/cdd.2013.59 (2013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5</w:t>
      </w:r>
      <w:r w:rsidRPr="00F83066">
        <w:tab/>
        <w:t>Arias, M. A.</w:t>
      </w:r>
      <w:r w:rsidRPr="00F83066">
        <w:rPr>
          <w:i/>
        </w:rPr>
        <w:t xml:space="preserve"> et al.</w:t>
      </w:r>
      <w:r w:rsidRPr="00F83066">
        <w:t xml:space="preserve"> Elucidating sources and roles of granzymes A and B during bacterial infection and sepsis. </w:t>
      </w:r>
      <w:r w:rsidRPr="00F83066">
        <w:rPr>
          <w:i/>
        </w:rPr>
        <w:t>Cell Rep</w:t>
      </w:r>
      <w:r w:rsidRPr="00F83066">
        <w:t xml:space="preserve"> </w:t>
      </w:r>
      <w:r w:rsidRPr="00F83066">
        <w:rPr>
          <w:b/>
        </w:rPr>
        <w:t>8</w:t>
      </w:r>
      <w:r w:rsidRPr="00F83066">
        <w:t>, 420-429, doi:10.1016/j.celrep.2014.06.012 (2014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6</w:t>
      </w:r>
      <w:r w:rsidRPr="00F83066">
        <w:tab/>
        <w:t>Mullbacher, A.</w:t>
      </w:r>
      <w:r w:rsidRPr="00F83066">
        <w:rPr>
          <w:i/>
        </w:rPr>
        <w:t xml:space="preserve"> et al.</w:t>
      </w:r>
      <w:r w:rsidRPr="00F83066">
        <w:t xml:space="preserve"> Granzymes are the essential downstream effector molecules for the control of primary virus infections by cytolytic leukocytes. </w:t>
      </w:r>
      <w:r w:rsidRPr="00F83066">
        <w:rPr>
          <w:i/>
        </w:rPr>
        <w:t>Proc Natl Acad Sci U S A</w:t>
      </w:r>
      <w:r w:rsidRPr="00F83066">
        <w:t xml:space="preserve"> </w:t>
      </w:r>
      <w:r w:rsidRPr="00F83066">
        <w:rPr>
          <w:b/>
        </w:rPr>
        <w:t>96</w:t>
      </w:r>
      <w:r w:rsidRPr="00F83066">
        <w:t>, 13950-13955, doi:10.1073/pnas.96.24.13950 (1999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7</w:t>
      </w:r>
      <w:r w:rsidRPr="00F83066">
        <w:tab/>
        <w:t>Riera, L.</w:t>
      </w:r>
      <w:r w:rsidRPr="00F83066">
        <w:rPr>
          <w:i/>
        </w:rPr>
        <w:t xml:space="preserve"> et al.</w:t>
      </w:r>
      <w:r w:rsidRPr="00F83066">
        <w:t xml:space="preserve"> Murine cytomegalovirus replication in salivary glands is controlled by both perforin and granzymes during acute infection. </w:t>
      </w:r>
      <w:r w:rsidRPr="00F83066">
        <w:rPr>
          <w:i/>
        </w:rPr>
        <w:t>Eur J Immunol</w:t>
      </w:r>
      <w:r w:rsidRPr="00F83066">
        <w:t xml:space="preserve"> </w:t>
      </w:r>
      <w:r w:rsidRPr="00F83066">
        <w:rPr>
          <w:b/>
        </w:rPr>
        <w:t>30</w:t>
      </w:r>
      <w:r w:rsidRPr="00F83066">
        <w:t>, 1350-1355, doi:10.1002/(SICI)1521-4141(200005)30:5&lt;1350::AID-IMMU1350&gt;3.0.CO;2-J (200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8</w:t>
      </w:r>
      <w:r w:rsidRPr="00F83066">
        <w:tab/>
        <w:t xml:space="preserve">Pardo, J., Balkow, S., Anel, A. &amp; Simon, M. M. Granzymes are essential for natural killer cell-mediated and perf-facilitated tumor control. </w:t>
      </w:r>
      <w:r w:rsidRPr="00F83066">
        <w:rPr>
          <w:i/>
        </w:rPr>
        <w:t>Eur J Immunol</w:t>
      </w:r>
      <w:r w:rsidRPr="00F83066">
        <w:t xml:space="preserve"> </w:t>
      </w:r>
      <w:r w:rsidRPr="00F83066">
        <w:rPr>
          <w:b/>
        </w:rPr>
        <w:t>32</w:t>
      </w:r>
      <w:r w:rsidRPr="00F83066">
        <w:t>, 2881-2887, doi:10.1002/1521-4141(2002010)32:10&lt;2881::AID-IMMU2881&gt;3.0.CO;2-K (2002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19</w:t>
      </w:r>
      <w:r w:rsidRPr="00F83066">
        <w:tab/>
        <w:t>Garcia-Laorden, M. I.</w:t>
      </w:r>
      <w:r w:rsidRPr="00F83066">
        <w:rPr>
          <w:i/>
        </w:rPr>
        <w:t xml:space="preserve"> et al.</w:t>
      </w:r>
      <w:r w:rsidRPr="00F83066">
        <w:t xml:space="preserve"> Granzymes A and B Regulate the Local Inflammatory Response during Klebsiella pneumoniae Pneumonia. </w:t>
      </w:r>
      <w:r w:rsidRPr="00F83066">
        <w:rPr>
          <w:i/>
        </w:rPr>
        <w:t>J Innate Immun</w:t>
      </w:r>
      <w:r w:rsidRPr="00F83066">
        <w:t xml:space="preserve"> </w:t>
      </w:r>
      <w:r w:rsidRPr="00F83066">
        <w:rPr>
          <w:b/>
        </w:rPr>
        <w:t>8</w:t>
      </w:r>
      <w:r w:rsidRPr="00F83066">
        <w:t>, 258-268, doi:10.1159/000443401 (2016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0</w:t>
      </w:r>
      <w:r w:rsidRPr="00F83066">
        <w:tab/>
        <w:t>Simon, M. M.</w:t>
      </w:r>
      <w:r w:rsidRPr="00F83066">
        <w:rPr>
          <w:i/>
        </w:rPr>
        <w:t xml:space="preserve"> et al.</w:t>
      </w:r>
      <w:r w:rsidRPr="00F83066">
        <w:t xml:space="preserve"> In vitro- and ex vivo-derived cytolytic leukocytes from granzyme A x B double knockout mice are defective in granule-mediated apoptosis but not lysis of target cells. </w:t>
      </w:r>
      <w:r w:rsidRPr="00F83066">
        <w:rPr>
          <w:i/>
        </w:rPr>
        <w:t>J Exp Med</w:t>
      </w:r>
      <w:r w:rsidRPr="00F83066">
        <w:t xml:space="preserve"> </w:t>
      </w:r>
      <w:r w:rsidRPr="00F83066">
        <w:rPr>
          <w:b/>
        </w:rPr>
        <w:t>186</w:t>
      </w:r>
      <w:r w:rsidRPr="00F83066">
        <w:t>, 1781-1786, doi:10.1084/jem.186.10.1781 (1997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1</w:t>
      </w:r>
      <w:r w:rsidRPr="00F83066">
        <w:tab/>
        <w:t>Balkow, S.</w:t>
      </w:r>
      <w:r w:rsidRPr="00F83066">
        <w:rPr>
          <w:i/>
        </w:rPr>
        <w:t xml:space="preserve"> et al.</w:t>
      </w:r>
      <w:r w:rsidRPr="00F83066">
        <w:t xml:space="preserve"> Concerted action of the FasL/Fas and perforin/granzyme A and B pathways is mandatory for the development of early viral hepatitis but not for recovery from viral infection. </w:t>
      </w:r>
      <w:r w:rsidRPr="00F83066">
        <w:rPr>
          <w:i/>
        </w:rPr>
        <w:t>J Virol</w:t>
      </w:r>
      <w:r w:rsidRPr="00F83066">
        <w:t xml:space="preserve"> </w:t>
      </w:r>
      <w:r w:rsidRPr="00F83066">
        <w:rPr>
          <w:b/>
        </w:rPr>
        <w:t>75</w:t>
      </w:r>
      <w:r w:rsidRPr="00F83066">
        <w:t>, 8781-8791, doi:10.1128/jvi.75.18.8781-8791.2001 (2001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lastRenderedPageBreak/>
        <w:t>22</w:t>
      </w:r>
      <w:r w:rsidRPr="00F83066">
        <w:tab/>
        <w:t xml:space="preserve">Pardo, J., Balkow, S., Anel, A. &amp; Simon, M. M. The differential contribution of granzyme A and granzyme B in cytotoxic T lymphocyte-mediated apoptosis is determined by the quality of target cells. </w:t>
      </w:r>
      <w:r w:rsidRPr="00F83066">
        <w:rPr>
          <w:i/>
        </w:rPr>
        <w:t>Eur J Immunol</w:t>
      </w:r>
      <w:r w:rsidRPr="00F83066">
        <w:t xml:space="preserve"> </w:t>
      </w:r>
      <w:r w:rsidRPr="00F83066">
        <w:rPr>
          <w:b/>
        </w:rPr>
        <w:t>32</w:t>
      </w:r>
      <w:r w:rsidRPr="00F83066">
        <w:t>, 1980-1985, doi:10.1002/1521-4141(200207)32:7&lt;1980::AID-IMMU1980&gt;3.0.CO;2-Z (2002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3</w:t>
      </w:r>
      <w:r w:rsidRPr="00F83066">
        <w:tab/>
        <w:t>Rode, M.</w:t>
      </w:r>
      <w:r w:rsidRPr="00F83066">
        <w:rPr>
          <w:i/>
        </w:rPr>
        <w:t xml:space="preserve"> et al.</w:t>
      </w:r>
      <w:r w:rsidRPr="00F83066">
        <w:t xml:space="preserve"> Perforin and Fas act together in the induction of apoptosis, and both are critical in the clearance of lymphocytic choriomeningitis virus infection. </w:t>
      </w:r>
      <w:r w:rsidRPr="00F83066">
        <w:rPr>
          <w:i/>
        </w:rPr>
        <w:t>J Virol</w:t>
      </w:r>
      <w:r w:rsidRPr="00F83066">
        <w:t xml:space="preserve"> </w:t>
      </w:r>
      <w:r w:rsidRPr="00F83066">
        <w:rPr>
          <w:b/>
        </w:rPr>
        <w:t>78</w:t>
      </w:r>
      <w:r w:rsidRPr="00F83066">
        <w:t>, 12395-12405, doi:10.1128/JVI.78.22.12395-12405.2004 (2004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4</w:t>
      </w:r>
      <w:r w:rsidRPr="00F83066">
        <w:tab/>
        <w:t>Pardo, J.</w:t>
      </w:r>
      <w:r w:rsidRPr="00F83066">
        <w:rPr>
          <w:i/>
        </w:rPr>
        <w:t xml:space="preserve"> et al.</w:t>
      </w:r>
      <w:r w:rsidRPr="00F83066">
        <w:t xml:space="preserve"> Apoptotic pathways are selectively activated by granzyme A and/or granzyme B in CTL-mediated target cell lysis. </w:t>
      </w:r>
      <w:r w:rsidRPr="00F83066">
        <w:rPr>
          <w:i/>
        </w:rPr>
        <w:t>J Cell Biol</w:t>
      </w:r>
      <w:r w:rsidRPr="00F83066">
        <w:t xml:space="preserve"> </w:t>
      </w:r>
      <w:r w:rsidRPr="00F83066">
        <w:rPr>
          <w:b/>
        </w:rPr>
        <w:t>167</w:t>
      </w:r>
      <w:r w:rsidRPr="00F83066">
        <w:t>, 457-468, doi:10.1083/jcb.200406115 (2004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5</w:t>
      </w:r>
      <w:r w:rsidRPr="00F83066">
        <w:tab/>
        <w:t>van Dommelen, S. L.</w:t>
      </w:r>
      <w:r w:rsidRPr="00F83066">
        <w:rPr>
          <w:i/>
        </w:rPr>
        <w:t xml:space="preserve"> et al.</w:t>
      </w:r>
      <w:r w:rsidRPr="00F83066">
        <w:t xml:space="preserve"> Perforin and granzymes have distinct roles in defensive immunity and immunopathology. </w:t>
      </w:r>
      <w:r w:rsidRPr="00F83066">
        <w:rPr>
          <w:i/>
        </w:rPr>
        <w:t>Immunity</w:t>
      </w:r>
      <w:r w:rsidRPr="00F83066">
        <w:t xml:space="preserve"> </w:t>
      </w:r>
      <w:r w:rsidRPr="00F83066">
        <w:rPr>
          <w:b/>
        </w:rPr>
        <w:t>25</w:t>
      </w:r>
      <w:r w:rsidRPr="00F83066">
        <w:t>, 835-848, doi:10.1016/j.immuni.2006.09.010 (2006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6</w:t>
      </w:r>
      <w:r w:rsidRPr="00F83066">
        <w:tab/>
        <w:t>Bem, R. A.</w:t>
      </w:r>
      <w:r w:rsidRPr="00F83066">
        <w:rPr>
          <w:i/>
        </w:rPr>
        <w:t xml:space="preserve"> et al.</w:t>
      </w:r>
      <w:r w:rsidRPr="00F83066">
        <w:t xml:space="preserve"> Granzyme A- and B-cluster deficiency delays acute lung injury in pneumovirus-infected mice. </w:t>
      </w:r>
      <w:r w:rsidRPr="00F83066">
        <w:rPr>
          <w:i/>
        </w:rPr>
        <w:t>J Immunol</w:t>
      </w:r>
      <w:r w:rsidRPr="00F83066">
        <w:t xml:space="preserve"> </w:t>
      </w:r>
      <w:r w:rsidRPr="00F83066">
        <w:rPr>
          <w:b/>
        </w:rPr>
        <w:t>184</w:t>
      </w:r>
      <w:r w:rsidRPr="00F83066">
        <w:t>, 931-938, doi:10.4049/jimmunol.0903029 (201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7</w:t>
      </w:r>
      <w:r w:rsidRPr="00F83066">
        <w:tab/>
        <w:t>Hartmann, W.</w:t>
      </w:r>
      <w:r w:rsidRPr="00F83066">
        <w:rPr>
          <w:i/>
        </w:rPr>
        <w:t xml:space="preserve"> et al.</w:t>
      </w:r>
      <w:r w:rsidRPr="00F83066">
        <w:t xml:space="preserve"> A novel and divergent role of granzyme A and B in resistance to helminth infection. </w:t>
      </w:r>
      <w:r w:rsidRPr="00F83066">
        <w:rPr>
          <w:i/>
        </w:rPr>
        <w:t>J Immunol</w:t>
      </w:r>
      <w:r w:rsidRPr="00F83066">
        <w:t xml:space="preserve"> </w:t>
      </w:r>
      <w:r w:rsidRPr="00F83066">
        <w:rPr>
          <w:b/>
        </w:rPr>
        <w:t>186</w:t>
      </w:r>
      <w:r w:rsidRPr="00F83066">
        <w:t>, 2472-2481, doi:10.4049/jimmunol.0902157 (2011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8</w:t>
      </w:r>
      <w:r w:rsidRPr="00F83066">
        <w:tab/>
        <w:t xml:space="preserve">Murray, H. W., Mitchell-Flack, M., Zheng, H. &amp; Ma, X. Granzyme-mediated regulation of host defense in the liver in experimental Leishmania donovani infection. </w:t>
      </w:r>
      <w:r w:rsidRPr="00F83066">
        <w:rPr>
          <w:i/>
        </w:rPr>
        <w:t>Infect Immun</w:t>
      </w:r>
      <w:r w:rsidRPr="00F83066">
        <w:t xml:space="preserve"> </w:t>
      </w:r>
      <w:r w:rsidRPr="00F83066">
        <w:rPr>
          <w:b/>
        </w:rPr>
        <w:t>83</w:t>
      </w:r>
      <w:r w:rsidRPr="00F83066">
        <w:t>, 702-712, doi:10.1128/IAI.02418-14 (2015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29</w:t>
      </w:r>
      <w:r w:rsidRPr="00F83066">
        <w:tab/>
        <w:t>Jenkins, M. R.</w:t>
      </w:r>
      <w:r w:rsidRPr="00F83066">
        <w:rPr>
          <w:i/>
        </w:rPr>
        <w:t xml:space="preserve"> et al.</w:t>
      </w:r>
      <w:r w:rsidRPr="00F83066">
        <w:t xml:space="preserve"> Failed CTL/NK cell killing and cytokine hypersecretion are directly linked through prolonged synapse time. </w:t>
      </w:r>
      <w:r w:rsidRPr="00F83066">
        <w:rPr>
          <w:i/>
        </w:rPr>
        <w:t>J Exp Med</w:t>
      </w:r>
      <w:r w:rsidRPr="00F83066">
        <w:t xml:space="preserve"> </w:t>
      </w:r>
      <w:r w:rsidRPr="00F83066">
        <w:rPr>
          <w:b/>
        </w:rPr>
        <w:t>212</w:t>
      </w:r>
      <w:r w:rsidRPr="00F83066">
        <w:t>, 307-317, doi:10.1084/jem.20140964 (2015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0</w:t>
      </w:r>
      <w:r w:rsidRPr="00F83066">
        <w:tab/>
        <w:t xml:space="preserve">Eisert, V., Munster, U., Simon, M. M. &amp; Moll, H. The course of Leishmania major infection in mice lacking granzyme-mediated mechanisms. </w:t>
      </w:r>
      <w:r w:rsidRPr="00F83066">
        <w:rPr>
          <w:i/>
        </w:rPr>
        <w:t>Immunobiology</w:t>
      </w:r>
      <w:r w:rsidRPr="00F83066">
        <w:t xml:space="preserve"> </w:t>
      </w:r>
      <w:r w:rsidRPr="00F83066">
        <w:rPr>
          <w:b/>
        </w:rPr>
        <w:t>205</w:t>
      </w:r>
      <w:r w:rsidRPr="00F83066">
        <w:t>, 314-320, doi:10.1078/0171-2985-00134 (2002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1</w:t>
      </w:r>
      <w:r w:rsidRPr="00F83066">
        <w:tab/>
        <w:t xml:space="preserve">Smyth, M. J., Street, S. E. &amp; Trapani, J. A. Cutting edge: granzymes A and B are not essential for perforin-mediated tumor rejection. </w:t>
      </w:r>
      <w:r w:rsidRPr="00F83066">
        <w:rPr>
          <w:i/>
        </w:rPr>
        <w:t>J Immunol</w:t>
      </w:r>
      <w:r w:rsidRPr="00F83066">
        <w:t xml:space="preserve"> </w:t>
      </w:r>
      <w:r w:rsidRPr="00F83066">
        <w:rPr>
          <w:b/>
        </w:rPr>
        <w:t>171</w:t>
      </w:r>
      <w:r w:rsidRPr="00F83066">
        <w:t>, 515-518, doi:10.4049/jimmunol.171.2.515 (2003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2</w:t>
      </w:r>
      <w:r w:rsidRPr="00F83066">
        <w:tab/>
        <w:t>Muller, U.</w:t>
      </w:r>
      <w:r w:rsidRPr="00F83066">
        <w:rPr>
          <w:i/>
        </w:rPr>
        <w:t xml:space="preserve"> et al.</w:t>
      </w:r>
      <w:r w:rsidRPr="00F83066">
        <w:t xml:space="preserve"> Concerted action of perforin and granzymes is critical for the elimination of Trypanosoma cruzi from mouse tissues, but prevention of early host death is in addition dependent on the FasL/Fas pathway. </w:t>
      </w:r>
      <w:r w:rsidRPr="00F83066">
        <w:rPr>
          <w:i/>
        </w:rPr>
        <w:t>Eur J Immunol</w:t>
      </w:r>
      <w:r w:rsidRPr="00F83066">
        <w:t xml:space="preserve"> </w:t>
      </w:r>
      <w:r w:rsidRPr="00F83066">
        <w:rPr>
          <w:b/>
        </w:rPr>
        <w:t>33</w:t>
      </w:r>
      <w:r w:rsidRPr="00F83066">
        <w:t>, 70-78, doi:10.1002/immu.200390009 (2003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3</w:t>
      </w:r>
      <w:r w:rsidRPr="00F83066">
        <w:tab/>
        <w:t>Martin, S. F.</w:t>
      </w:r>
      <w:r w:rsidRPr="00F83066">
        <w:rPr>
          <w:i/>
        </w:rPr>
        <w:t xml:space="preserve"> et al.</w:t>
      </w:r>
      <w:r w:rsidRPr="00F83066">
        <w:t xml:space="preserve"> Fas-mediated inhibition of CD4+ T cell priming results in dominance of type 1 CD8+ T cells in the immune response to the contact sensitizer trinitrophenyl. </w:t>
      </w:r>
      <w:r w:rsidRPr="00F83066">
        <w:rPr>
          <w:i/>
        </w:rPr>
        <w:t>J Immunol</w:t>
      </w:r>
      <w:r w:rsidRPr="00F83066">
        <w:t xml:space="preserve"> </w:t>
      </w:r>
      <w:r w:rsidRPr="00F83066">
        <w:rPr>
          <w:b/>
        </w:rPr>
        <w:t>173</w:t>
      </w:r>
      <w:r w:rsidRPr="00F83066">
        <w:t>, 3178-3185, doi:10.4049/jimmunol.173.5.3178 (2004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4</w:t>
      </w:r>
      <w:r w:rsidRPr="00F83066">
        <w:tab/>
        <w:t>Alsharifi, M.</w:t>
      </w:r>
      <w:r w:rsidRPr="00F83066">
        <w:rPr>
          <w:i/>
        </w:rPr>
        <w:t xml:space="preserve"> et al.</w:t>
      </w:r>
      <w:r w:rsidRPr="00F83066">
        <w:t xml:space="preserve"> NK cell-mediated immunopathology during an acute viral infection of the CNS. </w:t>
      </w:r>
      <w:r w:rsidRPr="00F83066">
        <w:rPr>
          <w:i/>
        </w:rPr>
        <w:t>Eur J Immunol</w:t>
      </w:r>
      <w:r w:rsidRPr="00F83066">
        <w:t xml:space="preserve"> </w:t>
      </w:r>
      <w:r w:rsidRPr="00F83066">
        <w:rPr>
          <w:b/>
        </w:rPr>
        <w:t>36</w:t>
      </w:r>
      <w:r w:rsidRPr="00F83066">
        <w:t>, 887-896, doi:10.1002/eji.200535342 (2006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5</w:t>
      </w:r>
      <w:r w:rsidRPr="00F83066">
        <w:tab/>
        <w:t>Pardo, J.</w:t>
      </w:r>
      <w:r w:rsidRPr="00F83066">
        <w:rPr>
          <w:i/>
        </w:rPr>
        <w:t xml:space="preserve"> et al.</w:t>
      </w:r>
      <w:r w:rsidRPr="00F83066">
        <w:t xml:space="preserve"> Granzyme B-induced cell death exerted by ex vivo CTL: discriminating requirements for cell death and some of its signs. </w:t>
      </w:r>
      <w:r w:rsidRPr="00F83066">
        <w:rPr>
          <w:i/>
        </w:rPr>
        <w:t>Cell Death Differ</w:t>
      </w:r>
      <w:r w:rsidRPr="00F83066">
        <w:t xml:space="preserve"> </w:t>
      </w:r>
      <w:r w:rsidRPr="00F83066">
        <w:rPr>
          <w:b/>
        </w:rPr>
        <w:t>15</w:t>
      </w:r>
      <w:r w:rsidRPr="00F83066">
        <w:t>, 567-579, doi:10.1038/sj.cdd.4402289 (2008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6</w:t>
      </w:r>
      <w:r w:rsidRPr="00F83066">
        <w:tab/>
        <w:t>Regner, M.</w:t>
      </w:r>
      <w:r w:rsidRPr="00F83066">
        <w:rPr>
          <w:i/>
        </w:rPr>
        <w:t xml:space="preserve"> et al.</w:t>
      </w:r>
      <w:r w:rsidRPr="00F83066">
        <w:t xml:space="preserve"> Cutting edge: rapid and efficient in vivo cytotoxicity by cytotoxic T cells is independent of granzymes A and B. </w:t>
      </w:r>
      <w:r w:rsidRPr="00F83066">
        <w:rPr>
          <w:i/>
        </w:rPr>
        <w:t>J Immunol</w:t>
      </w:r>
      <w:r w:rsidRPr="00F83066">
        <w:t xml:space="preserve"> </w:t>
      </w:r>
      <w:r w:rsidRPr="00F83066">
        <w:rPr>
          <w:b/>
        </w:rPr>
        <w:t>183</w:t>
      </w:r>
      <w:r w:rsidRPr="00F83066">
        <w:t>, 37-40, doi:10.4049/jimmunol.0900466 (2009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7</w:t>
      </w:r>
      <w:r w:rsidRPr="00F83066">
        <w:tab/>
        <w:t xml:space="preserve">Pegram, H. J., Haynes, N. M., Smyth, M. J., Kershaw, M. H. &amp; Darcy, P. K. Characterizing the anti-tumor function of adoptively transferred NK cells in vivo. </w:t>
      </w:r>
      <w:r w:rsidRPr="00F83066">
        <w:rPr>
          <w:i/>
        </w:rPr>
        <w:t>Cancer immunology, immunotherapy : CII</w:t>
      </w:r>
      <w:r w:rsidRPr="00F83066">
        <w:t xml:space="preserve"> </w:t>
      </w:r>
      <w:r w:rsidRPr="00F83066">
        <w:rPr>
          <w:b/>
        </w:rPr>
        <w:t>59</w:t>
      </w:r>
      <w:r w:rsidRPr="00F83066">
        <w:t>, 1235-1246, doi:10.1007/s00262-010-0848-7 (2010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8</w:t>
      </w:r>
      <w:r w:rsidRPr="00F83066">
        <w:tab/>
        <w:t xml:space="preserve">Andoniou, C. E., Fleming, P., Sutton, V. R., Trapani, J. A. &amp; Degli-Esposti, M. A. Cathepsin C limits acute viral infection independently of NK cell and CD8+ T-cell cytolytic function. </w:t>
      </w:r>
      <w:r w:rsidRPr="00F83066">
        <w:rPr>
          <w:i/>
        </w:rPr>
        <w:t>Immunol Cell Biol</w:t>
      </w:r>
      <w:r w:rsidRPr="00F83066">
        <w:t xml:space="preserve"> </w:t>
      </w:r>
      <w:r w:rsidRPr="00F83066">
        <w:rPr>
          <w:b/>
        </w:rPr>
        <w:t>89</w:t>
      </w:r>
      <w:r w:rsidRPr="00F83066">
        <w:t>, 540-548, doi:10.1038/icb.2010.115 (2011).</w:t>
      </w:r>
    </w:p>
    <w:p w:rsidR="00F83066" w:rsidRPr="00F83066" w:rsidRDefault="00F83066" w:rsidP="00F83066">
      <w:pPr>
        <w:pStyle w:val="EndNoteBibliography"/>
        <w:spacing w:after="0"/>
        <w:ind w:left="720" w:hanging="720"/>
      </w:pPr>
      <w:r w:rsidRPr="00F83066">
        <w:t>39</w:t>
      </w:r>
      <w:r w:rsidRPr="00F83066">
        <w:tab/>
        <w:t>Mollah, Z. U.</w:t>
      </w:r>
      <w:r w:rsidRPr="00F83066">
        <w:rPr>
          <w:i/>
        </w:rPr>
        <w:t xml:space="preserve"> et al.</w:t>
      </w:r>
      <w:r w:rsidRPr="00F83066">
        <w:t xml:space="preserve"> Granzyme B is dispensable in the development of diabetes in non-obese diabetic mice. </w:t>
      </w:r>
      <w:r w:rsidRPr="00F83066">
        <w:rPr>
          <w:i/>
        </w:rPr>
        <w:t>PLoS One</w:t>
      </w:r>
      <w:r w:rsidRPr="00F83066">
        <w:t xml:space="preserve"> </w:t>
      </w:r>
      <w:r w:rsidRPr="00F83066">
        <w:rPr>
          <w:b/>
        </w:rPr>
        <w:t>7</w:t>
      </w:r>
      <w:r w:rsidRPr="00F83066">
        <w:t>, e40357, doi:10.1371/journal.pone.0040357 (2012).</w:t>
      </w:r>
    </w:p>
    <w:p w:rsidR="00F83066" w:rsidRPr="00F83066" w:rsidRDefault="00F83066" w:rsidP="00F83066">
      <w:pPr>
        <w:pStyle w:val="EndNoteBibliography"/>
        <w:ind w:left="720" w:hanging="720"/>
      </w:pPr>
      <w:r w:rsidRPr="00F83066">
        <w:t>40</w:t>
      </w:r>
      <w:r w:rsidRPr="00F83066">
        <w:tab/>
        <w:t xml:space="preserve">Uranga, S., Marinova, D., Martin, C., Pardo, J. &amp; Aguilo, N. Granzyme A Is Expressed in Mouse Lungs during Mycobacterium tuberculosis Infection but Does Not Contribute to Protection In Vivo. </w:t>
      </w:r>
      <w:r w:rsidRPr="00F83066">
        <w:rPr>
          <w:i/>
        </w:rPr>
        <w:t>PLoS One</w:t>
      </w:r>
      <w:r w:rsidRPr="00F83066">
        <w:t xml:space="preserve"> </w:t>
      </w:r>
      <w:r w:rsidRPr="00F83066">
        <w:rPr>
          <w:b/>
        </w:rPr>
        <w:t>11</w:t>
      </w:r>
      <w:r w:rsidRPr="00F83066">
        <w:t>, e0153028, doi:10.1371/journal.pone.0153028 (2016).</w:t>
      </w:r>
    </w:p>
    <w:p w:rsidR="003B3527" w:rsidRDefault="00E17F86" w:rsidP="00E319ED">
      <w:pPr>
        <w:ind w:left="426" w:hanging="426"/>
      </w:pPr>
      <w:r w:rsidRPr="00E319E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B3527" w:rsidSect="00E319ED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60AC8"/>
    <w:rsid w:val="00003A65"/>
    <w:rsid w:val="00031F10"/>
    <w:rsid w:val="00100635"/>
    <w:rsid w:val="00124160"/>
    <w:rsid w:val="00154042"/>
    <w:rsid w:val="001B546E"/>
    <w:rsid w:val="001F2329"/>
    <w:rsid w:val="00227924"/>
    <w:rsid w:val="00250EB0"/>
    <w:rsid w:val="00293261"/>
    <w:rsid w:val="0032294D"/>
    <w:rsid w:val="00372362"/>
    <w:rsid w:val="003B3527"/>
    <w:rsid w:val="003C733B"/>
    <w:rsid w:val="00462960"/>
    <w:rsid w:val="00520AD7"/>
    <w:rsid w:val="005875CD"/>
    <w:rsid w:val="005940D9"/>
    <w:rsid w:val="00610D63"/>
    <w:rsid w:val="006430A1"/>
    <w:rsid w:val="00667A14"/>
    <w:rsid w:val="00874893"/>
    <w:rsid w:val="008E5B21"/>
    <w:rsid w:val="009059A1"/>
    <w:rsid w:val="009138B4"/>
    <w:rsid w:val="009B2F08"/>
    <w:rsid w:val="009D046F"/>
    <w:rsid w:val="009F3B3F"/>
    <w:rsid w:val="00A720A8"/>
    <w:rsid w:val="00A91A5D"/>
    <w:rsid w:val="00AA4714"/>
    <w:rsid w:val="00AA73BF"/>
    <w:rsid w:val="00AB185A"/>
    <w:rsid w:val="00AD1ED1"/>
    <w:rsid w:val="00AE6D6D"/>
    <w:rsid w:val="00B01F5D"/>
    <w:rsid w:val="00B607DD"/>
    <w:rsid w:val="00B82CDD"/>
    <w:rsid w:val="00BC2A76"/>
    <w:rsid w:val="00C60AC8"/>
    <w:rsid w:val="00D0274C"/>
    <w:rsid w:val="00D40F61"/>
    <w:rsid w:val="00D6151C"/>
    <w:rsid w:val="00D90AE1"/>
    <w:rsid w:val="00D94D4D"/>
    <w:rsid w:val="00DA0639"/>
    <w:rsid w:val="00E04F5E"/>
    <w:rsid w:val="00E17F86"/>
    <w:rsid w:val="00E319ED"/>
    <w:rsid w:val="00ED3634"/>
    <w:rsid w:val="00EE6BBB"/>
    <w:rsid w:val="00F04EE2"/>
    <w:rsid w:val="00F30103"/>
    <w:rsid w:val="00F83066"/>
    <w:rsid w:val="00FC65E4"/>
    <w:rsid w:val="00FE7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4CCF74"/>
  <w15:chartTrackingRefBased/>
  <w15:docId w15:val="{0E3FCE66-FBFA-4D81-896D-F56CE4191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720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20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20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20A8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0A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0AD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018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9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23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117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82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</TotalTime>
  <Pages>3</Pages>
  <Words>5117</Words>
  <Characters>29171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IMR Berghofer</Company>
  <LinksUpToDate>false</LinksUpToDate>
  <CharactersWithSpaces>34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xin Yan</dc:creator>
  <cp:keywords/>
  <dc:description/>
  <cp:lastModifiedBy>Troy Dumenil</cp:lastModifiedBy>
  <cp:revision>16</cp:revision>
  <cp:lastPrinted>2021-12-01T04:51:00Z</cp:lastPrinted>
  <dcterms:created xsi:type="dcterms:W3CDTF">2021-03-01T06:32:00Z</dcterms:created>
  <dcterms:modified xsi:type="dcterms:W3CDTF">2021-12-10T01:33:00Z</dcterms:modified>
</cp:coreProperties>
</file>